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FA352DB" w:rsidR="00862972" w:rsidRDefault="00862972" w:rsidP="00862972">
      <w:pPr>
        <w:pStyle w:val="Heading1"/>
      </w:pPr>
      <w:bookmarkStart w:id="0" w:name="_Toc202797116"/>
      <w:r>
        <w:t>Inferring sperm whale (</w:t>
      </w:r>
      <w:r>
        <w:rPr>
          <w:i/>
          <w:iCs/>
        </w:rPr>
        <w:t>Physeter macrocephalus</w:t>
      </w:r>
      <w:r>
        <w:t xml:space="preserve">) sex </w:t>
      </w:r>
      <w:r w:rsidR="00B56927">
        <w:t xml:space="preserve">and age class </w:t>
      </w:r>
      <w:r>
        <w:t xml:space="preserve">using aerial </w:t>
      </w:r>
      <w:r w:rsidRPr="0033664C">
        <w:t>photogrammetry</w:t>
      </w:r>
      <w:bookmarkEnd w:id="0"/>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p w14:paraId="62F7C1B7" w14:textId="77777777" w:rsidR="00862972" w:rsidRDefault="00862972" w:rsidP="00862972">
          <w:pPr>
            <w:pStyle w:val="TOCHeading"/>
          </w:pPr>
          <w:r>
            <w:t>Table of Contents</w:t>
          </w:r>
        </w:p>
        <w:p w14:paraId="2459DC8C" w14:textId="427F8845" w:rsidR="00506E96" w:rsidRDefault="00862972">
          <w:pPr>
            <w:pStyle w:val="TOC1"/>
            <w:tabs>
              <w:tab w:val="right" w:leader="dot" w:pos="9350"/>
            </w:tabs>
            <w:rPr>
              <w:rFonts w:eastAsiaTheme="minorEastAsia" w:cstheme="minorBidi"/>
              <w:b w:val="0"/>
              <w:bCs w:val="0"/>
              <w:i w:val="0"/>
              <w:iCs w:val="0"/>
              <w:noProof/>
              <w:lang w:eastAsia="en-CA"/>
            </w:rPr>
          </w:pPr>
          <w:r>
            <w:rPr>
              <w:b w:val="0"/>
              <w:bCs w:val="0"/>
            </w:rPr>
            <w:fldChar w:fldCharType="begin"/>
          </w:r>
          <w:r>
            <w:instrText xml:space="preserve"> TOC \o "1-3" \h \z \u </w:instrText>
          </w:r>
          <w:r>
            <w:rPr>
              <w:b w:val="0"/>
              <w:bCs w:val="0"/>
            </w:rPr>
            <w:fldChar w:fldCharType="separate"/>
          </w:r>
          <w:hyperlink w:anchor="_Toc202797116" w:history="1">
            <w:r w:rsidR="00506E96" w:rsidRPr="006E66FC">
              <w:rPr>
                <w:rStyle w:val="Hyperlink"/>
                <w:noProof/>
              </w:rPr>
              <w:t>Inferring sperm whale (Physeter macrocephalus) sex and age class using aerial photogrammetry</w:t>
            </w:r>
            <w:r w:rsidR="00506E96">
              <w:rPr>
                <w:noProof/>
                <w:webHidden/>
              </w:rPr>
              <w:tab/>
            </w:r>
            <w:r w:rsidR="00506E96">
              <w:rPr>
                <w:noProof/>
                <w:webHidden/>
              </w:rPr>
              <w:fldChar w:fldCharType="begin"/>
            </w:r>
            <w:r w:rsidR="00506E96">
              <w:rPr>
                <w:noProof/>
                <w:webHidden/>
              </w:rPr>
              <w:instrText xml:space="preserve"> PAGEREF _Toc202797116 \h </w:instrText>
            </w:r>
            <w:r w:rsidR="00506E96">
              <w:rPr>
                <w:noProof/>
                <w:webHidden/>
              </w:rPr>
            </w:r>
            <w:r w:rsidR="00506E96">
              <w:rPr>
                <w:noProof/>
                <w:webHidden/>
              </w:rPr>
              <w:fldChar w:fldCharType="separate"/>
            </w:r>
            <w:r w:rsidR="00506E96">
              <w:rPr>
                <w:noProof/>
                <w:webHidden/>
              </w:rPr>
              <w:t>1</w:t>
            </w:r>
            <w:r w:rsidR="00506E96">
              <w:rPr>
                <w:noProof/>
                <w:webHidden/>
              </w:rPr>
              <w:fldChar w:fldCharType="end"/>
            </w:r>
          </w:hyperlink>
        </w:p>
        <w:p w14:paraId="266E9B76" w14:textId="386B57C8" w:rsidR="00506E96" w:rsidRDefault="00506E96">
          <w:pPr>
            <w:pStyle w:val="TOC2"/>
            <w:tabs>
              <w:tab w:val="right" w:leader="dot" w:pos="9350"/>
            </w:tabs>
            <w:rPr>
              <w:rFonts w:eastAsiaTheme="minorEastAsia" w:cstheme="minorBidi"/>
              <w:b w:val="0"/>
              <w:bCs w:val="0"/>
              <w:noProof/>
              <w:sz w:val="24"/>
              <w:szCs w:val="24"/>
              <w:lang w:eastAsia="en-CA"/>
            </w:rPr>
          </w:pPr>
          <w:hyperlink w:anchor="_Toc202797117" w:history="1">
            <w:r w:rsidRPr="006E66FC">
              <w:rPr>
                <w:rStyle w:val="Hyperlink"/>
                <w:noProof/>
              </w:rPr>
              <w:t>1 | INTRODUCTION</w:t>
            </w:r>
            <w:r>
              <w:rPr>
                <w:noProof/>
                <w:webHidden/>
              </w:rPr>
              <w:tab/>
            </w:r>
            <w:r>
              <w:rPr>
                <w:noProof/>
                <w:webHidden/>
              </w:rPr>
              <w:fldChar w:fldCharType="begin"/>
            </w:r>
            <w:r>
              <w:rPr>
                <w:noProof/>
                <w:webHidden/>
              </w:rPr>
              <w:instrText xml:space="preserve"> PAGEREF _Toc202797117 \h </w:instrText>
            </w:r>
            <w:r>
              <w:rPr>
                <w:noProof/>
                <w:webHidden/>
              </w:rPr>
            </w:r>
            <w:r>
              <w:rPr>
                <w:noProof/>
                <w:webHidden/>
              </w:rPr>
              <w:fldChar w:fldCharType="separate"/>
            </w:r>
            <w:r>
              <w:rPr>
                <w:noProof/>
                <w:webHidden/>
              </w:rPr>
              <w:t>3</w:t>
            </w:r>
            <w:r>
              <w:rPr>
                <w:noProof/>
                <w:webHidden/>
              </w:rPr>
              <w:fldChar w:fldCharType="end"/>
            </w:r>
          </w:hyperlink>
        </w:p>
        <w:p w14:paraId="7C4EC4F9" w14:textId="4A3CA8B9" w:rsidR="00506E96" w:rsidRDefault="00506E96">
          <w:pPr>
            <w:pStyle w:val="TOC2"/>
            <w:tabs>
              <w:tab w:val="right" w:leader="dot" w:pos="9350"/>
            </w:tabs>
            <w:rPr>
              <w:rFonts w:eastAsiaTheme="minorEastAsia" w:cstheme="minorBidi"/>
              <w:b w:val="0"/>
              <w:bCs w:val="0"/>
              <w:noProof/>
              <w:sz w:val="24"/>
              <w:szCs w:val="24"/>
              <w:lang w:eastAsia="en-CA"/>
            </w:rPr>
          </w:pPr>
          <w:hyperlink w:anchor="_Toc202797118" w:history="1">
            <w:r w:rsidRPr="006E66FC">
              <w:rPr>
                <w:rStyle w:val="Hyperlink"/>
                <w:noProof/>
              </w:rPr>
              <w:t>2 | METHODS</w:t>
            </w:r>
            <w:r>
              <w:rPr>
                <w:noProof/>
                <w:webHidden/>
              </w:rPr>
              <w:tab/>
            </w:r>
            <w:r>
              <w:rPr>
                <w:noProof/>
                <w:webHidden/>
              </w:rPr>
              <w:fldChar w:fldCharType="begin"/>
            </w:r>
            <w:r>
              <w:rPr>
                <w:noProof/>
                <w:webHidden/>
              </w:rPr>
              <w:instrText xml:space="preserve"> PAGEREF _Toc202797118 \h </w:instrText>
            </w:r>
            <w:r>
              <w:rPr>
                <w:noProof/>
                <w:webHidden/>
              </w:rPr>
            </w:r>
            <w:r>
              <w:rPr>
                <w:noProof/>
                <w:webHidden/>
              </w:rPr>
              <w:fldChar w:fldCharType="separate"/>
            </w:r>
            <w:r>
              <w:rPr>
                <w:noProof/>
                <w:webHidden/>
              </w:rPr>
              <w:t>5</w:t>
            </w:r>
            <w:r>
              <w:rPr>
                <w:noProof/>
                <w:webHidden/>
              </w:rPr>
              <w:fldChar w:fldCharType="end"/>
            </w:r>
          </w:hyperlink>
        </w:p>
        <w:p w14:paraId="74E76CC1" w14:textId="660706E5" w:rsidR="00506E96" w:rsidRDefault="00506E96">
          <w:pPr>
            <w:pStyle w:val="TOC3"/>
            <w:tabs>
              <w:tab w:val="right" w:leader="dot" w:pos="9350"/>
            </w:tabs>
            <w:rPr>
              <w:rFonts w:eastAsiaTheme="minorEastAsia" w:cstheme="minorBidi"/>
              <w:noProof/>
              <w:sz w:val="24"/>
              <w:szCs w:val="24"/>
              <w:lang w:eastAsia="en-CA"/>
            </w:rPr>
          </w:pPr>
          <w:hyperlink w:anchor="_Toc202797119" w:history="1">
            <w:r w:rsidRPr="006E66FC">
              <w:rPr>
                <w:rStyle w:val="Hyperlink"/>
                <w:noProof/>
              </w:rPr>
              <w:t>2.1 | Data Collection</w:t>
            </w:r>
            <w:r>
              <w:rPr>
                <w:noProof/>
                <w:webHidden/>
              </w:rPr>
              <w:tab/>
            </w:r>
            <w:r>
              <w:rPr>
                <w:noProof/>
                <w:webHidden/>
              </w:rPr>
              <w:fldChar w:fldCharType="begin"/>
            </w:r>
            <w:r>
              <w:rPr>
                <w:noProof/>
                <w:webHidden/>
              </w:rPr>
              <w:instrText xml:space="preserve"> PAGEREF _Toc202797119 \h </w:instrText>
            </w:r>
            <w:r>
              <w:rPr>
                <w:noProof/>
                <w:webHidden/>
              </w:rPr>
            </w:r>
            <w:r>
              <w:rPr>
                <w:noProof/>
                <w:webHidden/>
              </w:rPr>
              <w:fldChar w:fldCharType="separate"/>
            </w:r>
            <w:r>
              <w:rPr>
                <w:noProof/>
                <w:webHidden/>
              </w:rPr>
              <w:t>5</w:t>
            </w:r>
            <w:r>
              <w:rPr>
                <w:noProof/>
                <w:webHidden/>
              </w:rPr>
              <w:fldChar w:fldCharType="end"/>
            </w:r>
          </w:hyperlink>
        </w:p>
        <w:p w14:paraId="6D442252" w14:textId="433BFA48" w:rsidR="00506E96" w:rsidRDefault="00506E96">
          <w:pPr>
            <w:pStyle w:val="TOC3"/>
            <w:tabs>
              <w:tab w:val="right" w:leader="dot" w:pos="9350"/>
            </w:tabs>
            <w:rPr>
              <w:rFonts w:eastAsiaTheme="minorEastAsia" w:cstheme="minorBidi"/>
              <w:noProof/>
              <w:sz w:val="24"/>
              <w:szCs w:val="24"/>
              <w:lang w:eastAsia="en-CA"/>
            </w:rPr>
          </w:pPr>
          <w:hyperlink w:anchor="_Toc202797120" w:history="1">
            <w:r w:rsidRPr="006E66FC">
              <w:rPr>
                <w:rStyle w:val="Hyperlink"/>
                <w:noProof/>
              </w:rPr>
              <w:t>2.2 | Morphometric measurements</w:t>
            </w:r>
            <w:r>
              <w:rPr>
                <w:noProof/>
                <w:webHidden/>
              </w:rPr>
              <w:tab/>
            </w:r>
            <w:r>
              <w:rPr>
                <w:noProof/>
                <w:webHidden/>
              </w:rPr>
              <w:fldChar w:fldCharType="begin"/>
            </w:r>
            <w:r>
              <w:rPr>
                <w:noProof/>
                <w:webHidden/>
              </w:rPr>
              <w:instrText xml:space="preserve"> PAGEREF _Toc202797120 \h </w:instrText>
            </w:r>
            <w:r>
              <w:rPr>
                <w:noProof/>
                <w:webHidden/>
              </w:rPr>
            </w:r>
            <w:r>
              <w:rPr>
                <w:noProof/>
                <w:webHidden/>
              </w:rPr>
              <w:fldChar w:fldCharType="separate"/>
            </w:r>
            <w:r>
              <w:rPr>
                <w:noProof/>
                <w:webHidden/>
              </w:rPr>
              <w:t>6</w:t>
            </w:r>
            <w:r>
              <w:rPr>
                <w:noProof/>
                <w:webHidden/>
              </w:rPr>
              <w:fldChar w:fldCharType="end"/>
            </w:r>
          </w:hyperlink>
        </w:p>
        <w:p w14:paraId="69E58784" w14:textId="0C9909D4" w:rsidR="00506E96" w:rsidRDefault="00506E96">
          <w:pPr>
            <w:pStyle w:val="TOC3"/>
            <w:tabs>
              <w:tab w:val="right" w:leader="dot" w:pos="9350"/>
            </w:tabs>
            <w:rPr>
              <w:rFonts w:eastAsiaTheme="minorEastAsia" w:cstheme="minorBidi"/>
              <w:noProof/>
              <w:sz w:val="24"/>
              <w:szCs w:val="24"/>
              <w:lang w:eastAsia="en-CA"/>
            </w:rPr>
          </w:pPr>
          <w:hyperlink w:anchor="_Toc202797121" w:history="1">
            <w:r w:rsidRPr="006E66FC">
              <w:rPr>
                <w:rStyle w:val="Hyperlink"/>
                <w:noProof/>
              </w:rPr>
              <w:t>2.3 | Photo-identifying whales</w:t>
            </w:r>
            <w:r>
              <w:rPr>
                <w:noProof/>
                <w:webHidden/>
              </w:rPr>
              <w:tab/>
            </w:r>
            <w:r>
              <w:rPr>
                <w:noProof/>
                <w:webHidden/>
              </w:rPr>
              <w:fldChar w:fldCharType="begin"/>
            </w:r>
            <w:r>
              <w:rPr>
                <w:noProof/>
                <w:webHidden/>
              </w:rPr>
              <w:instrText xml:space="preserve"> PAGEREF _Toc202797121 \h </w:instrText>
            </w:r>
            <w:r>
              <w:rPr>
                <w:noProof/>
                <w:webHidden/>
              </w:rPr>
            </w:r>
            <w:r>
              <w:rPr>
                <w:noProof/>
                <w:webHidden/>
              </w:rPr>
              <w:fldChar w:fldCharType="separate"/>
            </w:r>
            <w:r>
              <w:rPr>
                <w:noProof/>
                <w:webHidden/>
              </w:rPr>
              <w:t>9</w:t>
            </w:r>
            <w:r>
              <w:rPr>
                <w:noProof/>
                <w:webHidden/>
              </w:rPr>
              <w:fldChar w:fldCharType="end"/>
            </w:r>
          </w:hyperlink>
        </w:p>
        <w:p w14:paraId="258CCA2A" w14:textId="2D514083" w:rsidR="00506E96" w:rsidRDefault="00506E96">
          <w:pPr>
            <w:pStyle w:val="TOC3"/>
            <w:tabs>
              <w:tab w:val="right" w:leader="dot" w:pos="9350"/>
            </w:tabs>
            <w:rPr>
              <w:rFonts w:eastAsiaTheme="minorEastAsia" w:cstheme="minorBidi"/>
              <w:noProof/>
              <w:sz w:val="24"/>
              <w:szCs w:val="24"/>
              <w:lang w:eastAsia="en-CA"/>
            </w:rPr>
          </w:pPr>
          <w:hyperlink w:anchor="_Toc202797122" w:history="1">
            <w:r w:rsidRPr="006E66FC">
              <w:rPr>
                <w:rStyle w:val="Hyperlink"/>
                <w:noProof/>
              </w:rPr>
              <w:t>2.4 | Inferring sex and age class</w:t>
            </w:r>
            <w:r>
              <w:rPr>
                <w:noProof/>
                <w:webHidden/>
              </w:rPr>
              <w:tab/>
            </w:r>
            <w:r>
              <w:rPr>
                <w:noProof/>
                <w:webHidden/>
              </w:rPr>
              <w:fldChar w:fldCharType="begin"/>
            </w:r>
            <w:r>
              <w:rPr>
                <w:noProof/>
                <w:webHidden/>
              </w:rPr>
              <w:instrText xml:space="preserve"> PAGEREF _Toc202797122 \h </w:instrText>
            </w:r>
            <w:r>
              <w:rPr>
                <w:noProof/>
                <w:webHidden/>
              </w:rPr>
            </w:r>
            <w:r>
              <w:rPr>
                <w:noProof/>
                <w:webHidden/>
              </w:rPr>
              <w:fldChar w:fldCharType="separate"/>
            </w:r>
            <w:r>
              <w:rPr>
                <w:noProof/>
                <w:webHidden/>
              </w:rPr>
              <w:t>9</w:t>
            </w:r>
            <w:r>
              <w:rPr>
                <w:noProof/>
                <w:webHidden/>
              </w:rPr>
              <w:fldChar w:fldCharType="end"/>
            </w:r>
          </w:hyperlink>
        </w:p>
        <w:p w14:paraId="253486B9" w14:textId="17FB0ADD" w:rsidR="00506E96" w:rsidRDefault="00506E96">
          <w:pPr>
            <w:pStyle w:val="TOC2"/>
            <w:tabs>
              <w:tab w:val="right" w:leader="dot" w:pos="9350"/>
            </w:tabs>
            <w:rPr>
              <w:rFonts w:eastAsiaTheme="minorEastAsia" w:cstheme="minorBidi"/>
              <w:b w:val="0"/>
              <w:bCs w:val="0"/>
              <w:noProof/>
              <w:sz w:val="24"/>
              <w:szCs w:val="24"/>
              <w:lang w:eastAsia="en-CA"/>
            </w:rPr>
          </w:pPr>
          <w:hyperlink w:anchor="_Toc202797123" w:history="1">
            <w:r w:rsidRPr="006E66FC">
              <w:rPr>
                <w:rStyle w:val="Hyperlink"/>
                <w:noProof/>
              </w:rPr>
              <w:t>3. RESULTS</w:t>
            </w:r>
            <w:r>
              <w:rPr>
                <w:noProof/>
                <w:webHidden/>
              </w:rPr>
              <w:tab/>
            </w:r>
            <w:r>
              <w:rPr>
                <w:noProof/>
                <w:webHidden/>
              </w:rPr>
              <w:fldChar w:fldCharType="begin"/>
            </w:r>
            <w:r>
              <w:rPr>
                <w:noProof/>
                <w:webHidden/>
              </w:rPr>
              <w:instrText xml:space="preserve"> PAGEREF _Toc202797123 \h </w:instrText>
            </w:r>
            <w:r>
              <w:rPr>
                <w:noProof/>
                <w:webHidden/>
              </w:rPr>
            </w:r>
            <w:r>
              <w:rPr>
                <w:noProof/>
                <w:webHidden/>
              </w:rPr>
              <w:fldChar w:fldCharType="separate"/>
            </w:r>
            <w:r>
              <w:rPr>
                <w:noProof/>
                <w:webHidden/>
              </w:rPr>
              <w:t>12</w:t>
            </w:r>
            <w:r>
              <w:rPr>
                <w:noProof/>
                <w:webHidden/>
              </w:rPr>
              <w:fldChar w:fldCharType="end"/>
            </w:r>
          </w:hyperlink>
        </w:p>
        <w:p w14:paraId="6B213C66" w14:textId="67325E71" w:rsidR="00506E96" w:rsidRDefault="00506E96">
          <w:pPr>
            <w:pStyle w:val="TOC3"/>
            <w:tabs>
              <w:tab w:val="right" w:leader="dot" w:pos="9350"/>
            </w:tabs>
            <w:rPr>
              <w:rFonts w:eastAsiaTheme="minorEastAsia" w:cstheme="minorBidi"/>
              <w:noProof/>
              <w:sz w:val="24"/>
              <w:szCs w:val="24"/>
              <w:lang w:eastAsia="en-CA"/>
            </w:rPr>
          </w:pPr>
          <w:hyperlink w:anchor="_Toc202797124" w:history="1">
            <w:r w:rsidRPr="006E66FC">
              <w:rPr>
                <w:rStyle w:val="Hyperlink"/>
                <w:noProof/>
              </w:rPr>
              <w:t>3.1 | Error estimation and correction</w:t>
            </w:r>
            <w:r>
              <w:rPr>
                <w:noProof/>
                <w:webHidden/>
              </w:rPr>
              <w:tab/>
            </w:r>
            <w:r>
              <w:rPr>
                <w:noProof/>
                <w:webHidden/>
              </w:rPr>
              <w:fldChar w:fldCharType="begin"/>
            </w:r>
            <w:r>
              <w:rPr>
                <w:noProof/>
                <w:webHidden/>
              </w:rPr>
              <w:instrText xml:space="preserve"> PAGEREF _Toc202797124 \h </w:instrText>
            </w:r>
            <w:r>
              <w:rPr>
                <w:noProof/>
                <w:webHidden/>
              </w:rPr>
            </w:r>
            <w:r>
              <w:rPr>
                <w:noProof/>
                <w:webHidden/>
              </w:rPr>
              <w:fldChar w:fldCharType="separate"/>
            </w:r>
            <w:r>
              <w:rPr>
                <w:noProof/>
                <w:webHidden/>
              </w:rPr>
              <w:t>12</w:t>
            </w:r>
            <w:r>
              <w:rPr>
                <w:noProof/>
                <w:webHidden/>
              </w:rPr>
              <w:fldChar w:fldCharType="end"/>
            </w:r>
          </w:hyperlink>
        </w:p>
        <w:p w14:paraId="7517030C" w14:textId="3CD58222" w:rsidR="00506E96" w:rsidRDefault="00506E96">
          <w:pPr>
            <w:pStyle w:val="TOC3"/>
            <w:tabs>
              <w:tab w:val="right" w:leader="dot" w:pos="9350"/>
            </w:tabs>
            <w:rPr>
              <w:rFonts w:eastAsiaTheme="minorEastAsia" w:cstheme="minorBidi"/>
              <w:noProof/>
              <w:sz w:val="24"/>
              <w:szCs w:val="24"/>
              <w:lang w:eastAsia="en-CA"/>
            </w:rPr>
          </w:pPr>
          <w:hyperlink w:anchor="_Toc202797125" w:history="1">
            <w:r w:rsidRPr="006E66FC">
              <w:rPr>
                <w:rStyle w:val="Hyperlink"/>
                <w:noProof/>
              </w:rPr>
              <w:t>3.2 | Whale measurements and photo-identification</w:t>
            </w:r>
            <w:r>
              <w:rPr>
                <w:noProof/>
                <w:webHidden/>
              </w:rPr>
              <w:tab/>
            </w:r>
            <w:r>
              <w:rPr>
                <w:noProof/>
                <w:webHidden/>
              </w:rPr>
              <w:fldChar w:fldCharType="begin"/>
            </w:r>
            <w:r>
              <w:rPr>
                <w:noProof/>
                <w:webHidden/>
              </w:rPr>
              <w:instrText xml:space="preserve"> PAGEREF _Toc202797125 \h </w:instrText>
            </w:r>
            <w:r>
              <w:rPr>
                <w:noProof/>
                <w:webHidden/>
              </w:rPr>
            </w:r>
            <w:r>
              <w:rPr>
                <w:noProof/>
                <w:webHidden/>
              </w:rPr>
              <w:fldChar w:fldCharType="separate"/>
            </w:r>
            <w:r>
              <w:rPr>
                <w:noProof/>
                <w:webHidden/>
              </w:rPr>
              <w:t>13</w:t>
            </w:r>
            <w:r>
              <w:rPr>
                <w:noProof/>
                <w:webHidden/>
              </w:rPr>
              <w:fldChar w:fldCharType="end"/>
            </w:r>
          </w:hyperlink>
        </w:p>
        <w:p w14:paraId="0EDCD614" w14:textId="7C0E31E2" w:rsidR="00506E96" w:rsidRDefault="00506E96">
          <w:pPr>
            <w:pStyle w:val="TOC3"/>
            <w:tabs>
              <w:tab w:val="right" w:leader="dot" w:pos="9350"/>
            </w:tabs>
            <w:rPr>
              <w:rFonts w:eastAsiaTheme="minorEastAsia" w:cstheme="minorBidi"/>
              <w:noProof/>
              <w:sz w:val="24"/>
              <w:szCs w:val="24"/>
              <w:lang w:eastAsia="en-CA"/>
            </w:rPr>
          </w:pPr>
          <w:hyperlink w:anchor="_Toc202797126" w:history="1">
            <w:r w:rsidRPr="006E66FC">
              <w:rPr>
                <w:rStyle w:val="Hyperlink"/>
                <w:noProof/>
              </w:rPr>
              <w:t>3.3 | Sex and age class inference</w:t>
            </w:r>
            <w:r>
              <w:rPr>
                <w:noProof/>
                <w:webHidden/>
              </w:rPr>
              <w:tab/>
            </w:r>
            <w:r>
              <w:rPr>
                <w:noProof/>
                <w:webHidden/>
              </w:rPr>
              <w:fldChar w:fldCharType="begin"/>
            </w:r>
            <w:r>
              <w:rPr>
                <w:noProof/>
                <w:webHidden/>
              </w:rPr>
              <w:instrText xml:space="preserve"> PAGEREF _Toc202797126 \h </w:instrText>
            </w:r>
            <w:r>
              <w:rPr>
                <w:noProof/>
                <w:webHidden/>
              </w:rPr>
            </w:r>
            <w:r>
              <w:rPr>
                <w:noProof/>
                <w:webHidden/>
              </w:rPr>
              <w:fldChar w:fldCharType="separate"/>
            </w:r>
            <w:r>
              <w:rPr>
                <w:noProof/>
                <w:webHidden/>
              </w:rPr>
              <w:t>13</w:t>
            </w:r>
            <w:r>
              <w:rPr>
                <w:noProof/>
                <w:webHidden/>
              </w:rPr>
              <w:fldChar w:fldCharType="end"/>
            </w:r>
          </w:hyperlink>
        </w:p>
        <w:p w14:paraId="490D7456" w14:textId="621F4D2A" w:rsidR="00506E96" w:rsidRDefault="00506E96">
          <w:pPr>
            <w:pStyle w:val="TOC2"/>
            <w:tabs>
              <w:tab w:val="right" w:leader="dot" w:pos="9350"/>
            </w:tabs>
            <w:rPr>
              <w:rFonts w:eastAsiaTheme="minorEastAsia" w:cstheme="minorBidi"/>
              <w:b w:val="0"/>
              <w:bCs w:val="0"/>
              <w:noProof/>
              <w:sz w:val="24"/>
              <w:szCs w:val="24"/>
              <w:lang w:eastAsia="en-CA"/>
            </w:rPr>
          </w:pPr>
          <w:hyperlink w:anchor="_Toc202797127" w:history="1">
            <w:r w:rsidRPr="006E66FC">
              <w:rPr>
                <w:rStyle w:val="Hyperlink"/>
                <w:noProof/>
              </w:rPr>
              <w:t>4. DISCUSSION</w:t>
            </w:r>
            <w:r>
              <w:rPr>
                <w:noProof/>
                <w:webHidden/>
              </w:rPr>
              <w:tab/>
            </w:r>
            <w:r>
              <w:rPr>
                <w:noProof/>
                <w:webHidden/>
              </w:rPr>
              <w:fldChar w:fldCharType="begin"/>
            </w:r>
            <w:r>
              <w:rPr>
                <w:noProof/>
                <w:webHidden/>
              </w:rPr>
              <w:instrText xml:space="preserve"> PAGEREF _Toc202797127 \h </w:instrText>
            </w:r>
            <w:r>
              <w:rPr>
                <w:noProof/>
                <w:webHidden/>
              </w:rPr>
            </w:r>
            <w:r>
              <w:rPr>
                <w:noProof/>
                <w:webHidden/>
              </w:rPr>
              <w:fldChar w:fldCharType="separate"/>
            </w:r>
            <w:r>
              <w:rPr>
                <w:noProof/>
                <w:webHidden/>
              </w:rPr>
              <w:t>18</w:t>
            </w:r>
            <w:r>
              <w:rPr>
                <w:noProof/>
                <w:webHidden/>
              </w:rPr>
              <w:fldChar w:fldCharType="end"/>
            </w:r>
          </w:hyperlink>
        </w:p>
        <w:p w14:paraId="111A28E3" w14:textId="2434F47D" w:rsidR="00862972" w:rsidRDefault="00862972" w:rsidP="00862972">
          <w:r>
            <w:rPr>
              <w:b/>
              <w:bCs/>
              <w:noProof/>
            </w:rPr>
            <w:fldChar w:fldCharType="end"/>
          </w:r>
        </w:p>
      </w:sdtContent>
    </w:sdt>
    <w:p w14:paraId="339F5705" w14:textId="77777777" w:rsidR="00862972" w:rsidRPr="0033664C" w:rsidRDefault="00862972" w:rsidP="00862972">
      <w:r w:rsidRPr="0033664C">
        <w:br w:type="page"/>
      </w:r>
    </w:p>
    <w:p w14:paraId="02DA2A65" w14:textId="77777777" w:rsidR="00862972" w:rsidRDefault="00862972" w:rsidP="00EA7AE3">
      <w:pPr>
        <w:pStyle w:val="Heading2"/>
      </w:pPr>
      <w:bookmarkStart w:id="1" w:name="_Toc202797117"/>
      <w:r>
        <w:lastRenderedPageBreak/>
        <w:t xml:space="preserve">1 </w:t>
      </w:r>
      <w:r>
        <w:rPr>
          <w:sz w:val="26"/>
          <w:szCs w:val="26"/>
        </w:rPr>
        <w:t xml:space="preserve">| </w:t>
      </w:r>
      <w:r>
        <w:t>INTRODUCTION</w:t>
      </w:r>
      <w:bookmarkEnd w:id="1"/>
    </w:p>
    <w:p w14:paraId="75673EA8" w14:textId="059102A7" w:rsidR="006571AA" w:rsidRDefault="00601EC3" w:rsidP="00846C8C">
      <w:r>
        <w:t>Demographic data</w:t>
      </w:r>
      <w:r w:rsidR="00CA494E">
        <w:t xml:space="preserve"> (i.e., sex and age)</w:t>
      </w:r>
      <w:r w:rsidR="00374F7A">
        <w:t xml:space="preserve"> provide a </w:t>
      </w:r>
      <w:r w:rsidR="00B10704">
        <w:t>key</w:t>
      </w:r>
      <w:r w:rsidR="00374F7A">
        <w:t xml:space="preserve"> dimension to our </w:t>
      </w:r>
      <w:r w:rsidR="00B10704">
        <w:t>understanding</w:t>
      </w:r>
      <w:r w:rsidR="00374F7A">
        <w:t xml:space="preserve"> of </w:t>
      </w:r>
      <w:r w:rsidR="00B10704">
        <w:t>the biology and conservation status of species.</w:t>
      </w:r>
      <w:r w:rsidR="00CA494E">
        <w:t xml:space="preserve"> At an individual level, animals</w:t>
      </w:r>
      <w:r w:rsidR="00B10704">
        <w:t xml:space="preserve"> of different sex/age classes adopt </w:t>
      </w:r>
      <w:r w:rsidR="009A468F">
        <w:t>distinct</w:t>
      </w:r>
      <w:r w:rsidR="00B10704">
        <w:t xml:space="preserve"> social and ecological behaviours </w:t>
      </w:r>
      <w:r w:rsidR="00096326">
        <w:t>that reflect</w:t>
      </w:r>
      <w:r w:rsidR="00374F7A">
        <w:t xml:space="preserve"> differences in their reproductive strategies and metabolic needs </w:t>
      </w:r>
      <w:r w:rsidR="005306CA">
        <w:fldChar w:fldCharType="begin"/>
      </w:r>
      <w:r w:rsidR="009A468F">
        <w: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fldChar w:fldCharType="separate"/>
      </w:r>
      <w:r w:rsidR="009A468F" w:rsidRPr="009A468F">
        <w:rPr>
          <w:kern w:val="0"/>
        </w:rPr>
        <w:t>(Bleich et al. 1997, Griffiths et al. 2014)</w:t>
      </w:r>
      <w:r w:rsidR="005306CA">
        <w:fldChar w:fldCharType="end"/>
      </w:r>
      <w:r w:rsidR="005306CA">
        <w:t>.</w:t>
      </w:r>
      <w:r w:rsidR="008A2CD2">
        <w:t xml:space="preserve"> </w:t>
      </w:r>
      <w:r w:rsidR="00096326">
        <w:t>From a population conservation standpoint</w:t>
      </w:r>
      <w:r w:rsidR="00B10704">
        <w:t xml:space="preserve">, knowledge of demographic structure is essential for assessments of the reproductive potential and overall conservation status </w:t>
      </w:r>
      <w:r w:rsidR="00CA494E" w:rsidRPr="00231A3B">
        <w:rPr>
          <w:highlight w:val="yellow"/>
        </w:rPr>
        <w:fldChar w:fldCharType="begin"/>
      </w:r>
      <w:r w:rsidR="009A468F">
        <w:rPr>
          <w:highlight w:val="yellow"/>
        </w:rPr>
        <w: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31A3B">
        <w:rPr>
          <w:highlight w:val="yellow"/>
        </w:rPr>
        <w:fldChar w:fldCharType="separate"/>
      </w:r>
      <w:r w:rsidR="009A468F" w:rsidRPr="009A468F">
        <w:rPr>
          <w:kern w:val="0"/>
        </w:rPr>
        <w:t>(Volis &amp; Deng 2020)</w:t>
      </w:r>
      <w:r w:rsidR="00CA494E" w:rsidRPr="00231A3B">
        <w:rPr>
          <w:highlight w:val="yellow"/>
        </w:rPr>
        <w:fldChar w:fldCharType="end"/>
      </w:r>
      <w:r w:rsidR="007F6602" w:rsidRPr="009A468F">
        <w:t>.</w:t>
      </w:r>
      <w:r w:rsidR="006571AA">
        <w:t xml:space="preserve"> But, w</w:t>
      </w:r>
      <w:r w:rsidR="00846C8C">
        <w:t xml:space="preserve">hile some </w:t>
      </w:r>
      <w:r w:rsidR="009A468F">
        <w:t xml:space="preserve">sex and </w:t>
      </w:r>
      <w:r w:rsidR="00846C8C">
        <w:t xml:space="preserve">age classes </w:t>
      </w:r>
      <w:r w:rsidR="009A468F">
        <w:t>can</w:t>
      </w:r>
      <w:r w:rsidR="00846C8C">
        <w:t xml:space="preserve"> be easily </w:t>
      </w:r>
      <w:r w:rsidR="009A468F">
        <w:t>discerned in the field based on their size, appearance, and behaviour—like newborns and mature males in sexually dimorphic species—</w:t>
      </w:r>
      <w:r w:rsidR="00846C8C">
        <w:t>others</w:t>
      </w:r>
      <w:r w:rsidR="00470B35">
        <w:t>—like physically immature individuals—</w:t>
      </w:r>
      <w:r w:rsidR="00846C8C">
        <w:t>may</w:t>
      </w:r>
      <w:r w:rsidR="00470B35">
        <w:t xml:space="preserve"> </w:t>
      </w:r>
      <w:r w:rsidR="00846C8C">
        <w:t>be hard to tell apart</w:t>
      </w:r>
      <w:r w:rsidR="00096326">
        <w:t xml:space="preserve">. </w:t>
      </w:r>
      <w:r w:rsidR="00470B35">
        <w:t>Sexing live individuals</w:t>
      </w:r>
      <w:r w:rsidR="009E36CF">
        <w:t xml:space="preserve"> can</w:t>
      </w:r>
      <w:r w:rsidR="00470354">
        <w:t xml:space="preserve"> involve</w:t>
      </w:r>
      <w:r w:rsidR="009E2E5B">
        <w:t xml:space="preserve"> genital inspection, which may not be feasible for some species, or </w:t>
      </w:r>
      <w:r w:rsidR="00096326">
        <w:t xml:space="preserve">relatively </w:t>
      </w:r>
      <w:r w:rsidR="00470354">
        <w:t>costly</w:t>
      </w:r>
      <w:r w:rsidR="00470B35">
        <w:t xml:space="preserve"> </w:t>
      </w:r>
      <w:r w:rsidR="00A81206">
        <w:t>molecular</w:t>
      </w:r>
      <w:r w:rsidR="00470B35">
        <w:t xml:space="preserve"> </w:t>
      </w:r>
      <w:r w:rsidR="00A81206">
        <w:t xml:space="preserve">analyses </w:t>
      </w:r>
      <w:r w:rsidR="00470B35">
        <w:t xml:space="preserve">of samples collected </w:t>
      </w:r>
      <w:r w:rsidR="0061386D">
        <w:t xml:space="preserve">using variably invasive techniques </w:t>
      </w:r>
      <w:r w:rsidR="0061386D">
        <w:fldChar w:fldCharType="begin"/>
      </w:r>
      <w:r w:rsidR="00506E96">
        <w: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fldChar w:fldCharType="separate"/>
      </w:r>
      <w:r w:rsidR="00506E96" w:rsidRPr="00506E96">
        <w:rPr>
          <w:kern w:val="0"/>
        </w:rPr>
        <w:t>(Shaw et al. 2003)</w:t>
      </w:r>
      <w:r w:rsidR="0061386D">
        <w:fldChar w:fldCharType="end"/>
      </w:r>
      <w:r w:rsidR="00470B35">
        <w:t xml:space="preserve">. </w:t>
      </w:r>
      <w:r w:rsidR="00470354">
        <w:t>Likewise, delineating informative age-classes</w:t>
      </w:r>
      <w:r w:rsidR="00A06CD9">
        <w:t xml:space="preserve"> of live animals</w:t>
      </w:r>
      <w:r w:rsidR="00470354">
        <w:t xml:space="preserve"> </w:t>
      </w:r>
      <w:r w:rsidR="00096326">
        <w:t>requires</w:t>
      </w:r>
      <w:r w:rsidR="00A06CD9">
        <w:t xml:space="preserve"> tracking individuals over time or</w:t>
      </w:r>
      <w:r w:rsidR="009E2E5B">
        <w:t xml:space="preserve"> implementing</w:t>
      </w:r>
      <w:r w:rsidR="00A06CD9">
        <w:t xml:space="preserve"> </w:t>
      </w:r>
      <w:r w:rsidR="00096326">
        <w:t>molecular</w:t>
      </w:r>
      <w:r w:rsidR="00A06CD9">
        <w:t xml:space="preserve"> </w:t>
      </w:r>
      <w:r w:rsidR="009E2E5B">
        <w:t>analyses</w:t>
      </w:r>
      <w:r w:rsidR="009E36CF">
        <w:t xml:space="preserve"> </w:t>
      </w:r>
      <w:r w:rsidR="009E2E5B">
        <w:fldChar w:fldCharType="begin"/>
      </w:r>
      <w:r w:rsidR="00506E96">
        <w: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9E2E5B">
        <w:fldChar w:fldCharType="separate"/>
      </w:r>
      <w:r w:rsidR="00506E96" w:rsidRPr="00506E96">
        <w:rPr>
          <w:kern w:val="0"/>
        </w:rPr>
        <w:t>(Le Clercq et al. 2023)</w:t>
      </w:r>
      <w:r w:rsidR="009E2E5B">
        <w:fldChar w:fldCharType="end"/>
      </w:r>
      <w:r w:rsidR="009E36CF">
        <w:t xml:space="preserve">, both of which </w:t>
      </w:r>
      <w:r w:rsidR="00096326">
        <w:t>can be</w:t>
      </w:r>
      <w:r w:rsidR="009E36CF">
        <w:t xml:space="preserve"> financially and logistically challenging.</w:t>
      </w:r>
      <w:r w:rsidR="00470354">
        <w:t xml:space="preserve"> </w:t>
      </w:r>
    </w:p>
    <w:p w14:paraId="1AF3E4AE" w14:textId="23386433" w:rsidR="00EF7787" w:rsidRDefault="009E2E5B" w:rsidP="00333FBA">
      <w:r>
        <w:t>Identifying sex and age classes is particularly hard</w:t>
      </w:r>
      <w:r w:rsidR="009E36CF">
        <w:t xml:space="preserve"> to do</w:t>
      </w:r>
      <w:r>
        <w:t xml:space="preserve"> </w:t>
      </w:r>
      <w:r w:rsidR="009E36CF">
        <w:t xml:space="preserve">in wild </w:t>
      </w:r>
      <w:r w:rsidR="006571AA">
        <w:t>cetaceans</w:t>
      </w:r>
      <w:r>
        <w:t xml:space="preserve">, </w:t>
      </w:r>
      <w:r w:rsidR="009E36CF">
        <w:t xml:space="preserve">as their </w:t>
      </w:r>
      <w:r>
        <w:t xml:space="preserve">bodies are </w:t>
      </w:r>
      <w:r w:rsidR="00333FBA">
        <w:t>often</w:t>
      </w:r>
      <w:r w:rsidR="006571AA">
        <w:t xml:space="preserve"> totally or partially</w:t>
      </w:r>
      <w:r>
        <w:t xml:space="preserve"> </w:t>
      </w:r>
      <w:r w:rsidR="00BE68B1">
        <w:t>submerged</w:t>
      </w:r>
      <w:r w:rsidR="009E36CF">
        <w:t xml:space="preserve"> making visually based assessments of age/sex </w:t>
      </w:r>
      <w:r w:rsidR="00BE68B1">
        <w:t>impractical</w:t>
      </w:r>
      <w:r w:rsidR="009E36CF">
        <w:t>.</w:t>
      </w:r>
      <w:r w:rsidR="006571AA">
        <w:t xml:space="preserve"> This has resulted in</w:t>
      </w:r>
      <w:r w:rsidR="00602E0E">
        <w:t xml:space="preserve"> field</w:t>
      </w:r>
      <w:r w:rsidR="006571AA">
        <w:t xml:space="preserve">-based research on cetaceans classifying individuals into coarse </w:t>
      </w:r>
      <w:r w:rsidR="0012150A">
        <w:t>age</w:t>
      </w:r>
      <w:r w:rsidR="006571AA">
        <w:t xml:space="preserve"> classes</w:t>
      </w:r>
      <w:r w:rsidR="0012150A">
        <w:t xml:space="preserve"> without sex distinctions (calves, juveniles, and adults), or</w:t>
      </w:r>
      <w:r w:rsidR="00333FBA">
        <w:t xml:space="preserve"> into</w:t>
      </w:r>
      <w:r w:rsidR="0012150A">
        <w:t xml:space="preserve"> age/sex classes</w:t>
      </w:r>
      <w:r w:rsidR="006571AA">
        <w:t xml:space="preserve"> that</w:t>
      </w:r>
      <w:r w:rsidR="00602E0E">
        <w:t xml:space="preserve"> </w:t>
      </w:r>
      <w:r w:rsidR="006571AA">
        <w:t xml:space="preserve">lump together immature males with mature females </w:t>
      </w:r>
      <w:r w:rsidR="006571AA">
        <w:fldChar w:fldCharType="begin"/>
      </w:r>
      <w:r w:rsidR="00D378B4">
        <w:instrText xml:space="preserve"> ADDIN ZOTERO_ITEM CSL_CITATION {"citationID":"a1rkk0c0n3v","properties":{"formattedCitation":"\\uldash{(e.g., Gowans et al. 2001, Denkinger et al. 2020)}","plainCitation":"(e.g., Gowans et al. 2001, Denkinger et al. 2020)","noteIndex":0},"citationItems":[{"id":1073,"uris":["http://zotero.org/users/5395629/items/QGP6SSX7"],"itemData":{"id":1073,"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867,"uris":["http://zotero.org/users/5395629/items/RNKPKU9S"],"itemData":{"id":867,"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fldChar w:fldCharType="separate"/>
      </w:r>
      <w:r w:rsidR="00D378B4" w:rsidRPr="00D378B4">
        <w:rPr>
          <w:kern w:val="0"/>
          <w:u w:val="dash"/>
          <w:lang w:val="en-US"/>
        </w:rPr>
        <w:t>(e.g., Gowans et al. 2001, Denkinger et al. 2020)</w:t>
      </w:r>
      <w:r w:rsidR="006571AA">
        <w:fldChar w:fldCharType="end"/>
      </w:r>
      <w:r w:rsidR="00602E0E">
        <w:t xml:space="preserve">. </w:t>
      </w:r>
      <w:r w:rsidR="00137A11">
        <w:t>The behaviour of s</w:t>
      </w:r>
      <w:r w:rsidR="00333FBA">
        <w:t>perm whales</w:t>
      </w:r>
      <w:r w:rsidR="00891FB2">
        <w:t xml:space="preserve"> </w:t>
      </w:r>
      <w:r w:rsidR="00EF7787">
        <w:t>(</w:t>
      </w:r>
      <w:r w:rsidR="00EF7787">
        <w:rPr>
          <w:i/>
          <w:iCs/>
        </w:rPr>
        <w:t>Physeter macrocephalus</w:t>
      </w:r>
      <w:r w:rsidR="00EF7787">
        <w:t>)</w:t>
      </w:r>
      <w:r w:rsidR="00EF7787">
        <w:rPr>
          <w:i/>
          <w:iCs/>
        </w:rPr>
        <w:t xml:space="preserve"> </w:t>
      </w:r>
      <w:r w:rsidR="00137A11">
        <w:t>off the Gal</w:t>
      </w:r>
      <w:r w:rsidR="00137A11" w:rsidRPr="00137A11">
        <w:t xml:space="preserve">ápagos Islands </w:t>
      </w:r>
      <w:r w:rsidR="00137A11">
        <w:t>has</w:t>
      </w:r>
      <w:r w:rsidR="005648F6">
        <w:t xml:space="preserve"> been </w:t>
      </w:r>
      <w:r w:rsidR="00137A11">
        <w:t>the focus of a multi-decade research project</w:t>
      </w:r>
      <w:r w:rsidR="00A506F6">
        <w:t xml:space="preserve"> since</w:t>
      </w:r>
      <w:r w:rsidR="005648F6">
        <w:t xml:space="preserve"> </w:t>
      </w:r>
      <w:r w:rsidR="00E058B3">
        <w:t>the 1980s</w:t>
      </w:r>
      <w:r w:rsidR="00137A11">
        <w:t xml:space="preserve"> </w:t>
      </w:r>
      <w:r w:rsidR="00137A11">
        <w:fldChar w:fldCharType="begin"/>
      </w:r>
      <w:r w:rsidR="00137A11">
        <w:instrText xml:space="preserve"> ADDIN ZOTERO_ITEM CSL_CITATION {"citationID":"a1f5denv53r","properties":{"formattedCitation":"\\uldash{(Whitehead 2003, Cantor et al. 2017)}","plainCitation":"(Whitehead 2003, Cantor et al. 2017)","noteIndex":0},"citationItems":[{"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137A11">
        <w:fldChar w:fldCharType="separate"/>
      </w:r>
      <w:r w:rsidR="00137A11" w:rsidRPr="00137A11">
        <w:rPr>
          <w:kern w:val="0"/>
          <w:u w:val="dash"/>
          <w:lang w:val="en-US"/>
        </w:rPr>
        <w:t>(Whitehead 2003, Cantor et al. 2017)</w:t>
      </w:r>
      <w:r w:rsidR="00137A11">
        <w:fldChar w:fldCharType="end"/>
      </w:r>
      <w:r w:rsidR="005648F6">
        <w:t>.</w:t>
      </w:r>
      <w:r w:rsidR="00537252">
        <w:t xml:space="preserve"> To date,</w:t>
      </w:r>
      <w:r w:rsidR="00137A11">
        <w:t xml:space="preserve"> </w:t>
      </w:r>
      <w:r w:rsidR="00537252">
        <w:t>i</w:t>
      </w:r>
      <w:r w:rsidR="001763E2">
        <w:t>ndividuals have been classified</w:t>
      </w:r>
      <w:r w:rsidR="00826C97">
        <w:t xml:space="preserve"> </w:t>
      </w:r>
      <w:r w:rsidR="00137A11">
        <w:t xml:space="preserve">into </w:t>
      </w:r>
      <w:r w:rsidR="00826C97">
        <w:t xml:space="preserve">four </w:t>
      </w:r>
      <w:r w:rsidR="00DB3605">
        <w:t xml:space="preserve">broad </w:t>
      </w:r>
      <w:r w:rsidR="00137A11">
        <w:t>age/sex classe</w:t>
      </w:r>
      <w:r w:rsidR="00F5737E">
        <w:t>s</w:t>
      </w:r>
      <w:r w:rsidR="00826C97">
        <w:t>:</w:t>
      </w:r>
      <w:r w:rsidR="00137A11">
        <w:t xml:space="preserve"> </w:t>
      </w:r>
      <w:r w:rsidR="00F5737E">
        <w:t xml:space="preserve">calves are </w:t>
      </w:r>
      <w:r w:rsidR="00A506F6">
        <w:t xml:space="preserve">considerably small </w:t>
      </w:r>
      <w:r w:rsidR="00A506F6">
        <w:t xml:space="preserve">(ca. &lt; 5.5m) </w:t>
      </w:r>
      <w:r w:rsidR="00A506F6">
        <w:t xml:space="preserve">individuals found near other larger whales; </w:t>
      </w:r>
      <w:r w:rsidR="00F5737E">
        <w:t xml:space="preserve">mature males are </w:t>
      </w:r>
      <w:r w:rsidR="00A506F6">
        <w:t>considerably large (ca. &gt; 12 m)</w:t>
      </w:r>
      <w:r w:rsidR="00537252">
        <w:t xml:space="preserve"> individuals</w:t>
      </w:r>
      <w:r w:rsidR="00A506F6">
        <w:t xml:space="preserve">; </w:t>
      </w:r>
      <w:r w:rsidR="00F5737E">
        <w:t>bachelor males are other individuals found in small</w:t>
      </w:r>
      <w:r w:rsidR="00A506F6">
        <w:t xml:space="preserve"> </w:t>
      </w:r>
      <w:r w:rsidR="00826C97">
        <w:t>(&lt; 4) groups</w:t>
      </w:r>
      <w:r w:rsidR="00F5737E">
        <w:t>; and mature females/immature individuals are all other whales found in</w:t>
      </w:r>
      <w:r w:rsidR="00826C97">
        <w:t xml:space="preserve"> larger groups</w:t>
      </w:r>
      <w:r w:rsidR="00A506F6">
        <w:t xml:space="preserve"> </w:t>
      </w:r>
      <w:r w:rsidR="00826C97">
        <w:fldChar w:fldCharType="begin"/>
      </w:r>
      <w:r w:rsidR="00826C97">
        <w:instrText xml:space="preserve"> ADDIN ZOTERO_ITEM CSL_CITATION {"citationID":"a430qj6ppi","properties":{"formattedCitation":"\\uldash{(Christal &amp; Whitehead 1997, Whitehead 2003, Cantor et al. 2017)}","plainCitation":"(Christal &amp; Whitehead 1997, Whitehead 2003, Cantor et al. 2017)","noteIndex":0},"citationItems":[{"id":1309,"uris":["http://zotero.org/users/5395629/items/S9TEBS3E"],"itemData":{"id":1309,"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826C97">
        <w:fldChar w:fldCharType="separate"/>
      </w:r>
      <w:r w:rsidR="00826C97" w:rsidRPr="00826C97">
        <w:rPr>
          <w:kern w:val="0"/>
          <w:u w:val="dash"/>
          <w:lang w:val="en-US"/>
        </w:rPr>
        <w:t>(Christal &amp; Whitehead 1997, Whitehead 2003, Cantor et al. 2017)</w:t>
      </w:r>
      <w:r w:rsidR="00826C97">
        <w:fldChar w:fldCharType="end"/>
      </w:r>
      <w:r w:rsidR="00826C97">
        <w:t>.</w:t>
      </w:r>
      <w:r w:rsidR="00DB3605">
        <w:t xml:space="preserve"> </w:t>
      </w:r>
      <w:r w:rsidR="00537252">
        <w:t>Although mature</w:t>
      </w:r>
      <w:r w:rsidR="00DB3605">
        <w:t xml:space="preserve"> males can be reliably identified in the field</w:t>
      </w:r>
      <w:r w:rsidR="00537252">
        <w:t>,</w:t>
      </w:r>
      <w:r w:rsidR="00DB3605">
        <w:t xml:space="preserve"> as they</w:t>
      </w:r>
      <w:r w:rsidR="00DB3605">
        <w:t xml:space="preserve"> can be 40% longer and weigh three times as much as mature </w:t>
      </w:r>
      <w:r w:rsidR="00DB3605">
        <w:lastRenderedPageBreak/>
        <w:t xml:space="preserve">females </w:t>
      </w:r>
      <w:r w:rsidR="00DB3605">
        <w:fldChar w:fldCharType="begin"/>
      </w:r>
      <w:r w:rsidR="00DB3605">
        <w:instrText xml:space="preserve"> ADDIN ZOTERO_ITEM CSL_CITATION {"citationID":"a1s03ii5ji2","properties":{"formattedCitation":"\\uldash{(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DB3605">
        <w:fldChar w:fldCharType="separate"/>
      </w:r>
      <w:r w:rsidR="00DB3605" w:rsidRPr="00B657B4">
        <w:rPr>
          <w:kern w:val="0"/>
          <w:u w:val="dash"/>
          <w:lang w:val="en-US"/>
        </w:rPr>
        <w:t>(Rice 1989)</w:t>
      </w:r>
      <w:r w:rsidR="00DB3605">
        <w:fldChar w:fldCharType="end"/>
      </w:r>
      <w:r w:rsidR="00537252">
        <w:t xml:space="preserve">, the distinction between bachelor males, immature individuals and mature females is less clear. </w:t>
      </w:r>
      <w:r w:rsidR="00C456DE">
        <w:t>As the behaviours of mature females and immature males/females are shaped by different social and ecological processes</w:t>
      </w:r>
      <w:r w:rsidR="00DB3605">
        <w:t xml:space="preserve"> </w:t>
      </w:r>
      <w:r w:rsidR="00EF7787">
        <w:fldChar w:fldCharType="begin"/>
      </w:r>
      <w:r w:rsidR="00EF7787">
        <w:instrText xml:space="preserve"> ADDIN ZOTERO_ITEM CSL_CITATION {"citationID":"a1qh5cdke9r","properties":{"formattedCitation":"\\uldash{(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00EF7787">
        <w:fldChar w:fldCharType="separate"/>
      </w:r>
      <w:r w:rsidR="00EF7787" w:rsidRPr="00891FB2">
        <w:rPr>
          <w:kern w:val="0"/>
          <w:u w:val="dash"/>
          <w:lang w:val="en-US"/>
        </w:rPr>
        <w:t>(Eguiguren et al. 2023)</w:t>
      </w:r>
      <w:r w:rsidR="00EF7787">
        <w:fldChar w:fldCharType="end"/>
      </w:r>
      <w:r w:rsidR="00C456DE">
        <w:t>, this grouping likely masks valuable information about the behaviour and population structure of sperm whales</w:t>
      </w:r>
      <w:r w:rsidR="00EF7787">
        <w:t xml:space="preserve">. </w:t>
      </w:r>
    </w:p>
    <w:p w14:paraId="13A48FAA" w14:textId="66C88A2C" w:rsidR="00A109BD" w:rsidRDefault="00F24B63" w:rsidP="00D378B4">
      <w:r>
        <w:t>T</w:t>
      </w:r>
      <w:r w:rsidR="00D378B4">
        <w:t xml:space="preserve">he emergence of uncrewed aerial vehicles (UAVs) equipped with high-resolution cameras and altimeters have allowed researchers to extract precise morphometric measurements of free-ranging cetaceans with minimal impact on their behaviour </w:t>
      </w:r>
      <w:r w:rsidR="00D378B4">
        <w:fldChar w:fldCharType="begin"/>
      </w:r>
      <w:r w:rsidR="00D378B4">
        <w: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fldChar w:fldCharType="separate"/>
      </w:r>
      <w:r w:rsidR="00D378B4" w:rsidRPr="00506E96">
        <w:rPr>
          <w:kern w:val="0"/>
        </w:rPr>
        <w:t xml:space="preserve">(Burnett et al. 2019, Bierlich et al. 2021, </w:t>
      </w:r>
      <w:proofErr w:type="spellStart"/>
      <w:r w:rsidR="00D378B4" w:rsidRPr="00506E96">
        <w:rPr>
          <w:kern w:val="0"/>
        </w:rPr>
        <w:t>Glarou</w:t>
      </w:r>
      <w:proofErr w:type="spellEnd"/>
      <w:r w:rsidR="00D378B4" w:rsidRPr="00506E96">
        <w:rPr>
          <w:kern w:val="0"/>
        </w:rPr>
        <w:t xml:space="preserve"> et al. 2022)</w:t>
      </w:r>
      <w:r w:rsidR="00D378B4">
        <w:fldChar w:fldCharType="end"/>
      </w:r>
      <w:r w:rsidR="00D378B4">
        <w:t xml:space="preserve">. More recently, UAV-derived morphometric measurements have been used to delineate age-classes </w:t>
      </w:r>
      <w:r w:rsidR="00D378B4">
        <w:fldChar w:fldCharType="begin"/>
      </w:r>
      <w:r w:rsidR="00D378B4">
        <w: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fldChar w:fldCharType="separate"/>
      </w:r>
      <w:r w:rsidR="00D378B4" w:rsidRPr="00506E96">
        <w:rPr>
          <w:kern w:val="0"/>
        </w:rPr>
        <w:t>(Vivier et al. 2024)</w:t>
      </w:r>
      <w:r w:rsidR="00D378B4">
        <w:fldChar w:fldCharType="end"/>
      </w:r>
      <w:r w:rsidR="00D378B4">
        <w:t xml:space="preserve"> and </w:t>
      </w:r>
      <w:r w:rsidR="004E7554">
        <w:t xml:space="preserve">even </w:t>
      </w:r>
      <w:r w:rsidR="00D378B4">
        <w:t xml:space="preserve">reproductive status of wild cetaceans </w:t>
      </w:r>
      <w:r w:rsidR="00D378B4">
        <w:fldChar w:fldCharType="begin"/>
      </w:r>
      <w:r w:rsidR="00D378B4">
        <w:instrText xml:space="preserve"> ADDIN ZOTERO_ITEM CSL_CITATION {"citationID":"ai2erino4e","properties":{"formattedCitation":"(Fernandez Aj\\uc0\\u243{} et al. 2023, Robinson &amp; Visona-Kelly 2025)","plainCitation":"(Fernandez Ajó et al. 2023, Robinson &amp; Visona-Kelly 2025)","noteIndex":0},"citationItems":[{"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fldChar w:fldCharType="separate"/>
      </w:r>
      <w:r w:rsidR="00D378B4" w:rsidRPr="00506E96">
        <w:rPr>
          <w:kern w:val="0"/>
        </w:rPr>
        <w:t xml:space="preserve">(Fernandez </w:t>
      </w:r>
      <w:proofErr w:type="spellStart"/>
      <w:r w:rsidR="00D378B4" w:rsidRPr="00506E96">
        <w:rPr>
          <w:kern w:val="0"/>
        </w:rPr>
        <w:t>Ajó</w:t>
      </w:r>
      <w:proofErr w:type="spellEnd"/>
      <w:r w:rsidR="00D378B4" w:rsidRPr="00506E96">
        <w:rPr>
          <w:kern w:val="0"/>
        </w:rPr>
        <w:t xml:space="preserve"> et al. 2023, Robinson &amp; </w:t>
      </w:r>
      <w:proofErr w:type="spellStart"/>
      <w:r w:rsidR="00D378B4" w:rsidRPr="00506E96">
        <w:rPr>
          <w:kern w:val="0"/>
        </w:rPr>
        <w:t>Visona</w:t>
      </w:r>
      <w:proofErr w:type="spellEnd"/>
      <w:r w:rsidR="00D378B4" w:rsidRPr="00506E96">
        <w:rPr>
          <w:kern w:val="0"/>
        </w:rPr>
        <w:t>-Kelly 2025)</w:t>
      </w:r>
      <w:r w:rsidR="00D378B4">
        <w:fldChar w:fldCharType="end"/>
      </w:r>
      <w:r w:rsidR="00D378B4">
        <w:t xml:space="preserve">. </w:t>
      </w:r>
      <w:r>
        <w:t>However</w:t>
      </w:r>
      <w:r w:rsidR="00D378B4">
        <w:t xml:space="preserve">, </w:t>
      </w:r>
      <w:r>
        <w:t xml:space="preserve">these methods have been based and tested on </w:t>
      </w:r>
      <w:r w:rsidR="00D378B4">
        <w:t>known details of individual</w:t>
      </w:r>
      <w:r w:rsidR="00DB2679">
        <w:t>s’</w:t>
      </w:r>
      <w:r w:rsidR="00D378B4">
        <w:t xml:space="preserve"> age and reproductive status</w:t>
      </w:r>
      <w:r>
        <w:t>, which are not available for the Galápagos sperm whales</w:t>
      </w:r>
      <w:r w:rsidR="00D378B4">
        <w:t xml:space="preserve">. </w:t>
      </w:r>
      <w:r w:rsidR="00E97A22">
        <w:t xml:space="preserve">Still, we can rely on previous information on </w:t>
      </w:r>
      <w:r w:rsidR="006474CB">
        <w:t xml:space="preserve">the </w:t>
      </w:r>
    </w:p>
    <w:p w14:paraId="48BA9B60" w14:textId="0120CF17" w:rsidR="00941758" w:rsidRDefault="004E7554" w:rsidP="00941758">
      <w:r>
        <w:t xml:space="preserve">Here, we </w:t>
      </w:r>
      <w:r w:rsidR="00A65828">
        <w:t>develop</w:t>
      </w:r>
      <w:r w:rsidR="00A109BD">
        <w:t>ed</w:t>
      </w:r>
      <w:r w:rsidR="00A65828">
        <w:t xml:space="preserve"> a method to infer the age/sex of sperm whales based o</w:t>
      </w:r>
      <w:r w:rsidR="003B4470">
        <w:t xml:space="preserve">n morphometric measurements </w:t>
      </w:r>
      <w:r w:rsidR="000D38CB">
        <w:t xml:space="preserve">together with </w:t>
      </w:r>
      <w:r w:rsidR="003B4470">
        <w:t>prior knowledge of sperm growth and development</w:t>
      </w:r>
      <w:r w:rsidR="000D38CB">
        <w:t xml:space="preserve"> for sperm whales of unknown age/sex observed off the Gal</w:t>
      </w:r>
      <w:r w:rsidR="000D38CB" w:rsidRPr="000D38CB">
        <w:t>ápa</w:t>
      </w:r>
      <w:r w:rsidR="000D38CB">
        <w:t>gos Islands</w:t>
      </w:r>
      <w:r w:rsidR="003B4470">
        <w:t>.</w:t>
      </w:r>
      <w:r w:rsidR="00DB2679">
        <w:t xml:space="preserve"> </w:t>
      </w:r>
      <w:r w:rsidR="000D38CB">
        <w:t>W</w:t>
      </w:r>
      <w:r w:rsidR="00A109BD">
        <w:t xml:space="preserve">e synthesized </w:t>
      </w:r>
      <w:r w:rsidR="00DB2679">
        <w:t>existing data on</w:t>
      </w:r>
      <w:r w:rsidR="000D38CB">
        <w:t xml:space="preserve"> the development and</w:t>
      </w:r>
      <w:r w:rsidR="00DB2679">
        <w:t xml:space="preserve"> </w:t>
      </w:r>
      <w:r w:rsidR="00A109BD">
        <w:t>length-age relationship</w:t>
      </w:r>
      <w:r w:rsidR="000D38CB">
        <w:t xml:space="preserve"> of sperm whales</w:t>
      </w:r>
      <w:r w:rsidR="00DB2679">
        <w:t xml:space="preserve"> to refine age-class groupings. To </w:t>
      </w:r>
      <w:r w:rsidR="00C807BA">
        <w:t>distinguish</w:t>
      </w:r>
      <w:r w:rsidR="00DB2679">
        <w:t xml:space="preserve"> sexes </w:t>
      </w:r>
      <w:r w:rsidR="00C807BA">
        <w:t>within</w:t>
      </w:r>
      <w:r w:rsidR="00DB2679">
        <w:t xml:space="preserve"> age-classes, we relied on the male’s disproportionately larger nos</w:t>
      </w:r>
      <w:r w:rsidR="000D38CB">
        <w:t>e</w:t>
      </w:r>
      <w:r w:rsidR="00C807BA">
        <w:t xml:space="preserve"> </w:t>
      </w:r>
      <w:r w:rsidR="00C807BA">
        <w:fldChar w:fldCharType="begin"/>
      </w:r>
      <w:r w:rsidR="00C807BA">
        <w:instrText xml:space="preserve"> ADDIN ZOTERO_ITEM CSL_CITATION {"citationID":"al9ldbvrvv","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fldChar w:fldCharType="separate"/>
      </w:r>
      <w:r w:rsidR="00C807BA" w:rsidRPr="00C807BA">
        <w:rPr>
          <w:kern w:val="0"/>
          <w:u w:val="dash"/>
          <w:lang w:val="en-US"/>
        </w:rPr>
        <w:t>(Cranford 1999)</w:t>
      </w:r>
      <w:r w:rsidR="00C807BA">
        <w:fldChar w:fldCharType="end"/>
      </w:r>
      <w:r w:rsidR="00C807BA">
        <w:t>. This feature</w:t>
      </w:r>
      <w:r w:rsidR="00DB2679">
        <w:t xml:space="preserve"> </w:t>
      </w:r>
      <w:r w:rsidR="000D38CB">
        <w:t>accounts for most of the difference in size between males and females and,</w:t>
      </w:r>
      <w:r w:rsidR="00DB2679">
        <w:t xml:space="preserve"> </w:t>
      </w:r>
      <w:r w:rsidR="000D38CB">
        <w:t xml:space="preserve">although </w:t>
      </w:r>
      <w:r w:rsidR="00DB2679">
        <w:t xml:space="preserve">most pronounced in mature males, can be </w:t>
      </w:r>
      <w:r w:rsidR="000D38CB">
        <w:t>detected</w:t>
      </w:r>
      <w:r w:rsidR="00DB2679">
        <w:t xml:space="preserve"> before adulthood</w:t>
      </w:r>
      <w:r w:rsidR="00C807BA">
        <w:t xml:space="preserve"> via direct measurements</w:t>
      </w:r>
      <w:r w:rsidR="00DB2679">
        <w:t xml:space="preserve"> </w:t>
      </w:r>
      <w:r w:rsidR="00DB2679">
        <w:fldChar w:fldCharType="begin"/>
      </w:r>
      <w:r w:rsidR="00DB2679">
        <w:instrText xml:space="preserve"> ADDIN ZOTERO_ITEM CSL_CITATION {"citationID":"a28ve2t09pm","properties":{"formattedCitation":"\\uldash{(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DB2679">
        <w:fldChar w:fldCharType="separate"/>
      </w:r>
      <w:r w:rsidR="00DB2679" w:rsidRPr="00DB2679">
        <w:rPr>
          <w:kern w:val="0"/>
          <w:u w:val="dash"/>
          <w:lang w:val="en-US"/>
        </w:rPr>
        <w:t>(Nishiwaki et al. 1963, Cranford 1999)</w:t>
      </w:r>
      <w:r w:rsidR="00DB2679">
        <w:fldChar w:fldCharType="end"/>
      </w:r>
      <w:r w:rsidR="00A109BD">
        <w:t xml:space="preserve">. </w:t>
      </w:r>
      <w:r w:rsidR="001F5573">
        <w:t>Using AUV-d</w:t>
      </w:r>
      <w:r w:rsidR="00FC3060">
        <w:t xml:space="preserve">erived morphometric measurements of </w:t>
      </w:r>
      <w:r w:rsidR="00FC3060">
        <w:t>Gal</w:t>
      </w:r>
      <w:r w:rsidR="00FC3060" w:rsidRPr="00941758">
        <w:t xml:space="preserve">ápagos sperm whales of </w:t>
      </w:r>
      <w:r w:rsidR="00FC3060">
        <w:rPr>
          <w:lang w:val="en-US"/>
        </w:rPr>
        <w:t>unknown sex/age</w:t>
      </w:r>
      <w:r w:rsidR="00FC3060">
        <w:rPr>
          <w:lang w:val="en-US"/>
        </w:rPr>
        <w:t xml:space="preserve">, we 1) investigated the uncertainty associated with measurements of total length and nose-to-body ratio, and 2) developed a model-optimizing algorithm to estimate the probability that individuals are females based on their total body length and nose-to-body ratio. </w:t>
      </w:r>
      <w:r w:rsidR="00941758">
        <w:t xml:space="preserve">To demonstrate the application of our methods, we </w:t>
      </w:r>
      <w:r w:rsidR="00FC3060">
        <w:t>3) explored</w:t>
      </w:r>
      <w:r w:rsidR="00941758">
        <w:t xml:space="preserve"> individuals’ involvement in </w:t>
      </w:r>
      <w:r w:rsidR="00941758">
        <w:rPr>
          <w:i/>
          <w:iCs/>
        </w:rPr>
        <w:t>peduncle dives</w:t>
      </w:r>
      <w:r w:rsidR="00941758">
        <w:t xml:space="preserve">—a stereotyped interaction which has thus far been reported only between calves/juveniles and females—in light of our sex/age class inferences.  </w:t>
      </w:r>
    </w:p>
    <w:p w14:paraId="0699146D" w14:textId="77777777" w:rsidR="00862972" w:rsidRPr="00EA7AE3" w:rsidRDefault="00862972" w:rsidP="00EA7AE3">
      <w:pPr>
        <w:pStyle w:val="Heading2"/>
      </w:pPr>
      <w:bookmarkStart w:id="2" w:name="_Toc202797118"/>
      <w:r w:rsidRPr="00EA7AE3">
        <w:lastRenderedPageBreak/>
        <w:t>2 | METHODS</w:t>
      </w:r>
      <w:bookmarkEnd w:id="2"/>
    </w:p>
    <w:p w14:paraId="39B141C3" w14:textId="77777777" w:rsidR="00862972" w:rsidRPr="001C7BCE" w:rsidRDefault="00862972" w:rsidP="00EA7AE3">
      <w:pPr>
        <w:pStyle w:val="Heading3"/>
      </w:pPr>
      <w:bookmarkStart w:id="3" w:name="_Toc202797119"/>
      <w:r w:rsidRPr="001C7BCE">
        <w:t>2.1 | Data Collection</w:t>
      </w:r>
      <w:bookmarkEnd w:id="3"/>
    </w:p>
    <w:p w14:paraId="6034AE18" w14:textId="77777777" w:rsidR="00862972" w:rsidRDefault="00862972" w:rsidP="00862972">
      <w:r>
        <w:t>We carried out dedicated surveys in the deep waters (&gt; 1000 m) off the Galápagos Islands aboard a 12.03 m sailboat (</w:t>
      </w:r>
      <w:r>
        <w:rPr>
          <w:i/>
          <w:iCs/>
        </w:rPr>
        <w:t>Balaena</w:t>
      </w:r>
      <w:r>
        <w:t xml:space="preserve">) between January and May 2023 (research permit No. PC-86-22). We searched for sperm whales acoustically using a 100 m towed hydrophone and visually during daylight hours. When we encountered groups of females and juveniles, we followed them for as long as possible at a cautious distance to collect behavioural, acoustic, and photo-identification data. </w:t>
      </w:r>
    </w:p>
    <w:p w14:paraId="6007BE96" w14:textId="63323F16"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rsidR="00AB0A54" w:rsidRPr="001733CE">
        <w:t xml:space="preserve">2.2.1 | </w:t>
      </w:r>
      <w:r>
        <w:fldChar w:fldCharType="end"/>
      </w:r>
      <w:r w:rsidRPr="0033664C">
        <w:t xml:space="preserve">). </w:t>
      </w:r>
    </w:p>
    <w:p w14:paraId="2427619A" w14:textId="77777777" w:rsidR="00862972" w:rsidRPr="00EA7AE3" w:rsidRDefault="00862972" w:rsidP="00EA7AE3">
      <w:pPr>
        <w:pStyle w:val="Heading3"/>
      </w:pPr>
      <w:bookmarkStart w:id="4" w:name="_Toc202797120"/>
      <w:r w:rsidRPr="00EA7AE3">
        <w:t>2.2 | Morphometric measurements</w:t>
      </w:r>
      <w:bookmarkEnd w:id="4"/>
    </w:p>
    <w:p w14:paraId="15D81402" w14:textId="77777777" w:rsidR="00862972" w:rsidRPr="001733CE" w:rsidRDefault="00862972" w:rsidP="00EA7AE3">
      <w:pPr>
        <w:pStyle w:val="Heading4"/>
      </w:pPr>
      <w:bookmarkStart w:id="5" w:name="_Ref192584273"/>
      <w:r w:rsidRPr="001733CE">
        <w:t xml:space="preserve">2.2.1 | </w:t>
      </w:r>
      <w:bookmarkEnd w:id="5"/>
      <w:r w:rsidRPr="001733CE">
        <w:t>Estimating and correcting measurement error</w:t>
      </w:r>
    </w:p>
    <w:p w14:paraId="1D845A02" w14:textId="50167AB8" w:rsidR="00862972" w:rsidRDefault="00862972" w:rsidP="00862972">
      <w:r>
        <w:t xml:space="preserve">Errors in aerial photogrammetry arise from several sources, of which the most impactful are imprecise altitude estimates </w:t>
      </w:r>
      <w:r>
        <w:fldChar w:fldCharType="begin"/>
      </w:r>
      <w:r w:rsidR="009A468F">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t>(Burnett et al. 2019, Bierlich et al. 2021, Glarou et al. 2022, Napoli et al. 2024)</w:t>
      </w:r>
      <w:r>
        <w:fldChar w:fldCharType="end"/>
      </w:r>
      <w:r>
        <w:t xml:space="preserve">. Drones that derive altitude measurements from inbuilt barometers, as was our case, can be inaccurate due to changes in meteorological conditions and internal biases </w:t>
      </w:r>
      <w:r>
        <w:fldChar w:fldCharType="begin"/>
      </w:r>
      <w:r w:rsidR="009A468F">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w:t>
      </w:r>
      <w:r>
        <w:lastRenderedPageBreak/>
        <w:t>altitudes (27 – 120 m) to quantify the uncertainty in morphometric measurements and correct altitude estimates. We quantified percent measurement error using a modified version of Bierlich et al. 2021 as:</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6C525189"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w:t>
      </w:r>
      <w:proofErr w:type="spellStart"/>
      <w:r w:rsidR="004942FF">
        <w:t>MorphoMetriX</w:t>
      </w:r>
      <w:proofErr w:type="spellEnd"/>
      <w:r w:rsidR="004942FF">
        <w:t xml:space="preserve"> V2 </w:t>
      </w:r>
      <w:r w:rsidR="004942FF">
        <w:fldChar w:fldCharType="begin"/>
      </w:r>
      <w:r w:rsidR="009A468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xml:space="preserve">) in meters by </w:t>
      </w:r>
      <w:r w:rsidR="00F43927">
        <w:t>applying</w:t>
      </w:r>
      <w:r w:rsidR="004942FF">
        <w:t xml:space="preserve"> equation</w:t>
      </w:r>
      <w:r w:rsidR="00F43927">
        <w:t xml:space="preserve"> (2)</w:t>
      </w:r>
      <w:r w:rsidR="004942FF">
        <w:t>,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25E2DE2F"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on lan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Pr>
          <w:rFonts w:eastAsiaTheme="minorEastAsia"/>
        </w:rPr>
        <w:t>and known distance (</w:t>
      </w:r>
      <w:r>
        <w:rPr>
          <w:rFonts w:eastAsiaTheme="minorEastAsia"/>
          <w:i/>
          <w:iCs/>
        </w:rPr>
        <w:t>H</w:t>
      </w:r>
      <w:r>
        <w:rPr>
          <w:rFonts w:eastAsiaTheme="minorEastAsia"/>
        </w:rPr>
        <w:t>)</w:t>
      </w:r>
      <w:r>
        <w:rPr>
          <w:rFonts w:eastAsiaTheme="minorEastAsia"/>
          <w:i/>
          <w:iCs/>
        </w:rPr>
        <w:t xml:space="preserve"> </w:t>
      </w:r>
      <w:r>
        <w:rPr>
          <w:rFonts w:eastAsiaTheme="minorEastAsia"/>
        </w:rPr>
        <w:t xml:space="preserve">in the lab using equation </w:t>
      </w:r>
      <w:r w:rsidR="00F43927">
        <w:rPr>
          <w:rFonts w:eastAsiaTheme="minorEastAsia"/>
        </w:rPr>
        <w:t>(3)</w:t>
      </w:r>
      <w:r>
        <w:rPr>
          <w:rFonts w:eastAsiaTheme="minorEastAsia"/>
        </w:rPr>
        <w:t xml:space="preserve">. </w:t>
      </w:r>
    </w:p>
    <w:p w14:paraId="4B58859B" w14:textId="7229FEC6"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lastRenderedPageBreak/>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A7AE3" w:rsidRDefault="00862972" w:rsidP="00EA7AE3">
      <w:pPr>
        <w:pStyle w:val="Heading4"/>
      </w:pPr>
      <w:r w:rsidRPr="00EA7AE3">
        <w:t>2.2.2 | Measuring whales</w:t>
      </w:r>
    </w:p>
    <w:p w14:paraId="0F94409E" w14:textId="3E0F55EA"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extracted still images using the behavioural analysis software BORIS </w:t>
      </w:r>
      <w:r>
        <w:fldChar w:fldCharType="begin"/>
      </w:r>
      <w:r w:rsidR="009A468F">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5BACCF3D" w14:textId="00DE1131" w:rsidR="00D03DAA" w:rsidRDefault="00A47453" w:rsidP="000851A3">
      <w:r>
        <w:t>For each whale, w</w:t>
      </w:r>
      <w:r w:rsidR="00862972">
        <w:t>e measured</w:t>
      </w:r>
      <w:r>
        <w:t xml:space="preserve"> the</w:t>
      </w:r>
      <w:r w:rsidR="00862972">
        <w:t xml:space="preserve"> total length (</w:t>
      </w:r>
      <w:r w:rsidR="00862972" w:rsidRPr="003F7AC1">
        <w:rPr>
          <w:i/>
          <w:iCs/>
        </w:rPr>
        <w:t>TL</w:t>
      </w:r>
      <w:r w:rsidR="00862972">
        <w:t xml:space="preserve">), </w:t>
      </w:r>
      <w:r w:rsidR="00583D2A">
        <w:t>and two alternative nose length measures—</w:t>
      </w:r>
      <w:r w:rsidR="003729E9">
        <w:t>snout</w:t>
      </w:r>
      <w:r w:rsidR="00862972">
        <w:t>-to-flipper</w:t>
      </w:r>
      <w:r w:rsidR="00583D2A">
        <w:t xml:space="preserve"> </w:t>
      </w:r>
      <w:r w:rsidR="00862972">
        <w:t>length (</w:t>
      </w:r>
      <w:proofErr w:type="spellStart"/>
      <w:r w:rsidR="003729E9" w:rsidRPr="003F7AC1">
        <w:rPr>
          <w:i/>
          <w:iCs/>
        </w:rPr>
        <w:t>Sn</w:t>
      </w:r>
      <w:r w:rsidR="00862972" w:rsidRPr="003F7AC1">
        <w:rPr>
          <w:i/>
          <w:iCs/>
        </w:rPr>
        <w:t>F</w:t>
      </w:r>
      <w:proofErr w:type="spellEnd"/>
      <w:r w:rsidR="00862972">
        <w:t xml:space="preserve">) and </w:t>
      </w:r>
      <w:r w:rsidR="003729E9">
        <w:t>snout</w:t>
      </w:r>
      <w:r w:rsidR="00862972">
        <w:t>-to-dorsal fin length (</w:t>
      </w:r>
      <w:proofErr w:type="spellStart"/>
      <w:r w:rsidR="003729E9" w:rsidRPr="003F7AC1">
        <w:rPr>
          <w:i/>
          <w:iCs/>
        </w:rPr>
        <w:t>Sn</w:t>
      </w:r>
      <w:r w:rsidR="00862972" w:rsidRPr="003F7AC1">
        <w:rPr>
          <w:i/>
          <w:iCs/>
        </w:rPr>
        <w:t>D</w:t>
      </w:r>
      <w:proofErr w:type="spellEnd"/>
      <w:r w:rsidR="00862972">
        <w:t>)</w:t>
      </w:r>
      <w:r w:rsidR="00583D2A">
        <w:t>—</w:t>
      </w:r>
      <w:r w:rsidR="003729E9">
        <w:t>in</w:t>
      </w:r>
      <w:r w:rsidR="00583D2A">
        <w:t xml:space="preserve"> </w:t>
      </w:r>
      <w:r w:rsidR="003729E9">
        <w:t>pixels</w:t>
      </w:r>
      <w:r w:rsidR="00862972">
        <w:t xml:space="preserve"> (Figure 1).</w:t>
      </w:r>
      <w:r w:rsidR="00D03DAA">
        <w:t xml:space="preserve"> </w:t>
      </w:r>
      <w:r w:rsidR="00D03DAA" w:rsidRPr="00905D34">
        <w:rPr>
          <w:i/>
          <w:iCs/>
        </w:rPr>
        <w:t>TL</w:t>
      </w:r>
      <w:r w:rsidR="00D03DAA">
        <w:t xml:space="preserve"> was measured </w:t>
      </w:r>
      <w:r w:rsidR="00583D2A">
        <w:t xml:space="preserve">piecewise </w:t>
      </w:r>
      <w:r w:rsidR="00D03DAA">
        <w:t xml:space="preserve">from the </w:t>
      </w:r>
      <w:r w:rsidR="00583D2A">
        <w:t>snout</w:t>
      </w:r>
      <w:r w:rsidR="00D03DAA">
        <w:t xml:space="preserve"> to the fluke notch</w:t>
      </w:r>
      <w:r w:rsidR="00B23C72">
        <w:t>,</w:t>
      </w:r>
      <w:r w:rsidR="00D03DAA">
        <w:t xml:space="preserve"> </w:t>
      </w:r>
      <w:proofErr w:type="spellStart"/>
      <w:r w:rsidR="00D03DAA" w:rsidRPr="003F7AC1">
        <w:rPr>
          <w:i/>
          <w:iCs/>
        </w:rPr>
        <w:t>SnF</w:t>
      </w:r>
      <w:proofErr w:type="spellEnd"/>
      <w:r w:rsidR="00D03DAA">
        <w:t xml:space="preserve"> was measured from the snout to the transversal intersection of the base of the flippers with the spine</w:t>
      </w:r>
      <w:r w:rsidR="00B23C72">
        <w:t>,</w:t>
      </w:r>
      <w:r w:rsidR="00D03DAA">
        <w:t xml:space="preserve"> and </w:t>
      </w:r>
      <w:proofErr w:type="spellStart"/>
      <w:r w:rsidR="00D03DAA" w:rsidRPr="003F7AC1">
        <w:rPr>
          <w:i/>
          <w:iCs/>
        </w:rPr>
        <w:t>SnD</w:t>
      </w:r>
      <w:proofErr w:type="spellEnd"/>
      <w:r w:rsidR="00D03DAA">
        <w:t xml:space="preserve"> was measured from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583D2A">
        <w:rPr>
          <w:i/>
          <w:iCs/>
        </w:rPr>
        <w:t>NR</w:t>
      </w:r>
      <w:r w:rsidR="00D03DAA">
        <w:t>)</w:t>
      </w:r>
      <w:r w:rsidR="000851A3">
        <w:t xml:space="preserve"> by dividing </w:t>
      </w:r>
      <w:proofErr w:type="spellStart"/>
      <w:r w:rsidR="000851A3" w:rsidRPr="003F7AC1">
        <w:rPr>
          <w:i/>
          <w:iCs/>
        </w:rPr>
        <w:t>SnF</w:t>
      </w:r>
      <w:proofErr w:type="spellEnd"/>
      <w:r w:rsidR="000851A3">
        <w:t xml:space="preserve"> or </w:t>
      </w:r>
      <w:proofErr w:type="spellStart"/>
      <w:r w:rsidR="000851A3" w:rsidRPr="003F7AC1">
        <w:rPr>
          <w:i/>
          <w:iCs/>
        </w:rPr>
        <w:t>SnD</w:t>
      </w:r>
      <w:proofErr w:type="spellEnd"/>
      <w:r w:rsidR="000851A3">
        <w:t xml:space="preserve"> by </w:t>
      </w:r>
      <w:r w:rsidR="000851A3" w:rsidRPr="003F7AC1">
        <w:rPr>
          <w:i/>
          <w:iCs/>
        </w:rPr>
        <w:t>TL</w:t>
      </w:r>
      <w:r w:rsidR="00D03DAA">
        <w:t>, resulting in two metrics</w:t>
      </w:r>
      <w:r w:rsidR="00137A4D">
        <w:t>:</w:t>
      </w:r>
      <w:r w:rsidR="00D03DAA">
        <w:t xml:space="preserve"> </w:t>
      </w:r>
      <w:r w:rsidR="00583D2A">
        <w:rPr>
          <w:i/>
          <w:iCs/>
        </w:rPr>
        <w:t>NR</w:t>
      </w:r>
      <w:r w:rsidR="009874F7">
        <w:rPr>
          <w:i/>
          <w:iCs/>
          <w:vertAlign w:val="subscript"/>
        </w:rPr>
        <w:t>f</w:t>
      </w:r>
      <w:r w:rsidR="0031537C">
        <w:rPr>
          <w:i/>
          <w:iCs/>
          <w:vertAlign w:val="subscript"/>
        </w:rPr>
        <w:t>lipper</w:t>
      </w:r>
      <w:r w:rsidR="00D03DAA">
        <w:t xml:space="preserve"> and </w:t>
      </w:r>
      <w:r w:rsidR="00583D2A">
        <w:rPr>
          <w:i/>
          <w:iCs/>
        </w:rPr>
        <w:t>NR</w:t>
      </w:r>
      <w:r w:rsidR="009874F7">
        <w:rPr>
          <w:i/>
          <w:iCs/>
          <w:vertAlign w:val="subscript"/>
        </w:rPr>
        <w:t>d</w:t>
      </w:r>
      <w:r w:rsidR="0031537C">
        <w:rPr>
          <w:i/>
          <w:iCs/>
          <w:vertAlign w:val="subscript"/>
        </w:rPr>
        <w:t>orsal</w:t>
      </w:r>
      <w:r w:rsidR="0031537C">
        <w:rPr>
          <w:i/>
          <w:iCs/>
        </w:rPr>
        <w:t xml:space="preserve">, </w:t>
      </w:r>
      <w:r w:rsidR="00D03DAA">
        <w:t>respectively</w:t>
      </w:r>
      <w:r w:rsidR="000851A3">
        <w:t>.</w:t>
      </w:r>
      <w:r w:rsidR="000851A3" w:rsidRPr="00905D34">
        <w:rPr>
          <w:i/>
          <w:iCs/>
        </w:rPr>
        <w:t xml:space="preserve"> </w:t>
      </w:r>
      <w:r w:rsidR="00EC69CA" w:rsidRPr="00905D34">
        <w:rPr>
          <w:i/>
          <w:iCs/>
        </w:rPr>
        <w:t>TL</w:t>
      </w:r>
      <w:r w:rsidR="00EC69CA">
        <w:t xml:space="preserve"> was converted </w:t>
      </w:r>
      <w:r w:rsidR="00FC473B">
        <w:t>from pixels to meters using Equation 2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4CBC569D" w14:textId="124156F8" w:rsidR="000851A3" w:rsidRPr="003729E9" w:rsidRDefault="00D03DAA" w:rsidP="000851A3">
      <w:pPr>
        <w:rPr>
          <w:rFonts w:eastAsiaTheme="minorEastAsia"/>
        </w:rPr>
      </w:pPr>
      <w:r>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proofErr w:type="spellStart"/>
      <w:r w:rsidRPr="003F7AC1">
        <w:rPr>
          <w:i/>
          <w:iCs/>
        </w:rPr>
        <w:t>SnD</w:t>
      </w:r>
      <w:proofErr w:type="spellEnd"/>
      <w:r>
        <w:t xml:space="preserve"> and </w:t>
      </w:r>
      <w:proofErr w:type="spellStart"/>
      <w:r w:rsidRPr="003F7AC1">
        <w:rPr>
          <w:i/>
          <w:iCs/>
        </w:rPr>
        <w:t>SnF</w:t>
      </w:r>
      <w:proofErr w:type="spellEnd"/>
      <w:r>
        <w:t xml:space="preserve"> measurements </w:t>
      </w:r>
      <w:r w:rsidR="00137A4D">
        <w:t>was</w:t>
      </w:r>
      <w:r>
        <w:t xml:space="preserve"> sometimes </w:t>
      </w:r>
      <w:r w:rsidR="00137A4D">
        <w:t>hindered</w:t>
      </w:r>
      <w:r>
        <w:t xml:space="preserve"> by whale positions and 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w:t>
      </w:r>
      <w:proofErr w:type="spellStart"/>
      <w:r w:rsidR="00EC69CA" w:rsidRPr="00583D2A">
        <w:rPr>
          <w:i/>
          <w:iCs/>
        </w:rPr>
        <w:t>SnF</w:t>
      </w:r>
      <w:proofErr w:type="spellEnd"/>
      <w:r w:rsidR="00EC69CA">
        <w:t xml:space="preserve">. </w:t>
      </w:r>
      <w:proofErr w:type="spellStart"/>
      <w:r w:rsidRPr="00583D2A">
        <w:rPr>
          <w:i/>
          <w:iCs/>
        </w:rPr>
        <w:t>SnD</w:t>
      </w:r>
      <w:proofErr w:type="spellEnd"/>
      <w:r w:rsidRPr="00583D2A">
        <w:rPr>
          <w:i/>
          <w:iCs/>
        </w:rPr>
        <w:t xml:space="preserve"> </w:t>
      </w:r>
      <w:r w:rsidR="00EC69CA">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1346DE7" w:rsidR="00862972" w:rsidRPr="00570B88" w:rsidRDefault="0031537C" w:rsidP="0031537C">
      <w:pPr>
        <w:keepNext/>
        <w:jc w:val="center"/>
      </w:pPr>
      <w:r>
        <w:rPr>
          <w:noProof/>
        </w:rPr>
        <w:lastRenderedPageBreak/>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9"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7DF23203" w:rsidR="00862972" w:rsidRPr="00570B88" w:rsidRDefault="00862972" w:rsidP="00862972">
      <w:pPr>
        <w:pStyle w:val="Caption"/>
        <w:rPr>
          <w:i w:val="0"/>
          <w:iCs w:val="0"/>
          <w:color w:val="auto"/>
        </w:rPr>
      </w:pPr>
      <w:r w:rsidRPr="00570B88">
        <w:rPr>
          <w:b/>
          <w:bCs/>
          <w:color w:val="auto"/>
        </w:rPr>
        <w:t xml:space="preserve">Figure </w:t>
      </w:r>
      <w:r w:rsidR="007459AF" w:rsidRPr="00570B88">
        <w:rPr>
          <w:b/>
          <w:bCs/>
          <w:color w:val="auto"/>
        </w:rPr>
        <w:fldChar w:fldCharType="begin"/>
      </w:r>
      <w:r w:rsidR="007459AF" w:rsidRPr="00570B88">
        <w:rPr>
          <w:b/>
          <w:bCs/>
          <w:color w:val="auto"/>
        </w:rPr>
        <w:instrText xml:space="preserve"> SEQ Figure \* ARABIC </w:instrText>
      </w:r>
      <w:r w:rsidR="007459AF" w:rsidRPr="00570B88">
        <w:rPr>
          <w:b/>
          <w:bCs/>
          <w:color w:val="auto"/>
        </w:rPr>
        <w:fldChar w:fldCharType="separate"/>
      </w:r>
      <w:r w:rsidR="00AB0A54" w:rsidRPr="00570B88">
        <w:rPr>
          <w:b/>
          <w:bCs/>
          <w:noProof/>
          <w:color w:val="auto"/>
        </w:rPr>
        <w:t>1</w:t>
      </w:r>
      <w:r w:rsidR="007459AF" w:rsidRPr="00570B88">
        <w:rPr>
          <w:b/>
          <w:bCs/>
          <w:noProof/>
          <w:color w:val="auto"/>
        </w:rPr>
        <w:fldChar w:fldCharType="end"/>
      </w:r>
      <w:r w:rsidRPr="00570B88">
        <w:rPr>
          <w:b/>
          <w:bCs/>
          <w:color w:val="auto"/>
        </w:rPr>
        <w:t>.</w:t>
      </w:r>
      <w:r w:rsidR="00056D15">
        <w:rPr>
          <w:b/>
          <w:bCs/>
          <w:color w:val="auto"/>
        </w:rPr>
        <w:t xml:space="preserve"> </w:t>
      </w:r>
      <w:r w:rsidR="00056D15">
        <w:rPr>
          <w:i w:val="0"/>
          <w:iCs w:val="0"/>
          <w:color w:val="auto"/>
        </w:rPr>
        <w:t>Aerial images of a sperm whale showing landmarks used to measure sperm whale morphometry (</w:t>
      </w:r>
      <w:r w:rsidRPr="00570B88">
        <w:rPr>
          <w:i w:val="0"/>
          <w:iCs w:val="0"/>
          <w:color w:val="auto"/>
        </w:rPr>
        <w:t>s = snout; f = flipper</w:t>
      </w:r>
      <w:r w:rsidR="00BB770B">
        <w:rPr>
          <w:i w:val="0"/>
          <w:iCs w:val="0"/>
          <w:color w:val="auto"/>
        </w:rPr>
        <w:t xml:space="preserve"> insertion point</w:t>
      </w:r>
      <w:r w:rsidRPr="00570B88">
        <w:rPr>
          <w:i w:val="0"/>
          <w:iCs w:val="0"/>
          <w:color w:val="auto"/>
        </w:rPr>
        <w:t>; d = dorsal fin; t = tail-stalk; n = fluke notch</w:t>
      </w:r>
      <w:r w:rsidR="00056D15">
        <w:rPr>
          <w:i w:val="0"/>
          <w:iCs w:val="0"/>
          <w:color w:val="auto"/>
        </w:rPr>
        <w:t>)</w:t>
      </w:r>
      <w:r w:rsidRPr="00570B88">
        <w:rPr>
          <w:i w:val="0"/>
          <w:iCs w:val="0"/>
          <w:color w:val="auto"/>
        </w:rPr>
        <w:t>. Total length (</w:t>
      </w:r>
      <w:r w:rsidRPr="00570B88">
        <w:rPr>
          <w:color w:val="auto"/>
        </w:rPr>
        <w:t>TL</w:t>
      </w:r>
      <w:r w:rsidRPr="00570B88">
        <w:rPr>
          <w:i w:val="0"/>
          <w:iCs w:val="0"/>
          <w:color w:val="auto"/>
        </w:rPr>
        <w:t>) measures the piece-wise distance from s to d, to t, to n</w:t>
      </w:r>
      <w:r w:rsidR="00056D15">
        <w:rPr>
          <w:i w:val="0"/>
          <w:iCs w:val="0"/>
          <w:color w:val="auto"/>
        </w:rPr>
        <w:t xml:space="preserve"> (a)</w:t>
      </w:r>
      <w:r w:rsidRPr="00570B88">
        <w:rPr>
          <w:i w:val="0"/>
          <w:iCs w:val="0"/>
          <w:color w:val="auto"/>
        </w:rPr>
        <w:t xml:space="preserve">. </w:t>
      </w:r>
      <w:r w:rsidR="00570B88">
        <w:rPr>
          <w:i w:val="0"/>
          <w:iCs w:val="0"/>
          <w:color w:val="auto"/>
        </w:rPr>
        <w:t>Snout-to-</w:t>
      </w:r>
      <w:r w:rsidR="00056D15">
        <w:rPr>
          <w:i w:val="0"/>
          <w:iCs w:val="0"/>
          <w:color w:val="auto"/>
        </w:rPr>
        <w:t>dorsal fin</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D</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056D15">
        <w:rPr>
          <w:i w:val="0"/>
          <w:iCs w:val="0"/>
          <w:color w:val="auto"/>
        </w:rPr>
        <w:t>d (b)</w:t>
      </w:r>
      <w:r w:rsidRPr="00570B88">
        <w:rPr>
          <w:i w:val="0"/>
          <w:iCs w:val="0"/>
          <w:color w:val="auto"/>
        </w:rPr>
        <w:t xml:space="preserve">. </w:t>
      </w:r>
      <w:r w:rsidR="00570B88">
        <w:rPr>
          <w:i w:val="0"/>
          <w:iCs w:val="0"/>
          <w:color w:val="auto"/>
        </w:rPr>
        <w:t>Snout-to-</w:t>
      </w:r>
      <w:r w:rsidR="00056D15">
        <w:rPr>
          <w:i w:val="0"/>
          <w:iCs w:val="0"/>
          <w:color w:val="auto"/>
        </w:rPr>
        <w:t>flipper</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F</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BB770B">
        <w:rPr>
          <w:i w:val="0"/>
          <w:iCs w:val="0"/>
          <w:color w:val="auto"/>
        </w:rPr>
        <w:t>the midpoint of the spine that intersects perpendicularly with f</w:t>
      </w:r>
      <w:r w:rsidR="00056D15">
        <w:rPr>
          <w:i w:val="0"/>
          <w:iCs w:val="0"/>
          <w:color w:val="auto"/>
        </w:rPr>
        <w:t xml:space="preserve"> (c)</w:t>
      </w:r>
      <w:r w:rsidRPr="00570B88">
        <w:rPr>
          <w:i w:val="0"/>
          <w:iCs w:val="0"/>
          <w:color w:val="auto"/>
        </w:rPr>
        <w:t xml:space="preserve">. </w:t>
      </w:r>
    </w:p>
    <w:p w14:paraId="419D3C00" w14:textId="3201F75E" w:rsidR="00862972" w:rsidRPr="00EA7AE3" w:rsidRDefault="00862972" w:rsidP="00EA7AE3">
      <w:pPr>
        <w:pStyle w:val="Heading3"/>
      </w:pPr>
      <w:bookmarkStart w:id="6" w:name="_Toc202797121"/>
      <w:r w:rsidRPr="00EA7AE3">
        <w:t>2.</w:t>
      </w:r>
      <w:r w:rsidR="008F22F1" w:rsidRPr="00EA7AE3">
        <w:t>3</w:t>
      </w:r>
      <w:r w:rsidRPr="00EA7AE3">
        <w:t xml:space="preserve"> | Photo-identifying whales</w:t>
      </w:r>
      <w:bookmarkEnd w:id="6"/>
    </w:p>
    <w:p w14:paraId="48139FEB" w14:textId="3C874669" w:rsidR="00862972" w:rsidRDefault="00862972" w:rsidP="00862972">
      <w:r>
        <w:t xml:space="preserve">We identified measured whales based on observable markings—including visible fluke marks, indentations, rake marks, white patches, and sloughed skin patterns </w:t>
      </w:r>
      <w:r>
        <w:fldChar w:fldCharType="begin"/>
      </w:r>
      <w:r w:rsidR="009A468F">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rsidR="009A468F">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005A17C1" w:rsidRPr="005A17C1">
        <w:rPr>
          <w:kern w:val="0"/>
        </w:rPr>
        <w:t>(Modified from Arnbom 1987)</w:t>
      </w:r>
      <w:r>
        <w:fldChar w:fldCharType="end"/>
      </w:r>
      <w:r>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50854679" w:rsidR="00862972" w:rsidRDefault="00862972" w:rsidP="00EA7AE3">
      <w:pPr>
        <w:pStyle w:val="Heading3"/>
      </w:pPr>
      <w:bookmarkStart w:id="7" w:name="_Toc202797122"/>
      <w:r w:rsidRPr="001C7BCE">
        <w:lastRenderedPageBreak/>
        <w:t>2.</w:t>
      </w:r>
      <w:r w:rsidR="008F22F1">
        <w:t>4</w:t>
      </w:r>
      <w:r w:rsidRPr="001C7BCE">
        <w:t xml:space="preserve"> |</w:t>
      </w:r>
      <w:r>
        <w:t xml:space="preserve"> Inferring</w:t>
      </w:r>
      <w:r w:rsidR="00661A64">
        <w:t xml:space="preserve"> </w:t>
      </w:r>
      <w:r w:rsidR="001625DA">
        <w:t>sex and age class</w:t>
      </w:r>
      <w:bookmarkEnd w:id="7"/>
    </w:p>
    <w:p w14:paraId="71EBC8D1" w14:textId="1BD2EB43" w:rsidR="00661A64" w:rsidRDefault="00661A64" w:rsidP="00EA7AE3">
      <w:pPr>
        <w:pStyle w:val="Heading4"/>
      </w:pPr>
      <w:r>
        <w:t>2.</w:t>
      </w:r>
      <w:r w:rsidR="00EA7AE3">
        <w:t>4</w:t>
      </w:r>
      <w:r>
        <w:t>.</w:t>
      </w:r>
      <w:r w:rsidR="001625DA">
        <w:t>1</w:t>
      </w:r>
      <w:r>
        <w:t xml:space="preserve"> Sex</w:t>
      </w:r>
    </w:p>
    <w:p w14:paraId="2C53F04F" w14:textId="7FA84995" w:rsidR="00F2034F" w:rsidRDefault="00F2034F" w:rsidP="00862972">
      <w:r>
        <w:t xml:space="preserve">Much of this size difference arises from the disproportionately larger ‘noses’ of males, which can account for c.a. 40% of their total length, compared to up to 30% of the female’s </w:t>
      </w:r>
      <w:r>
        <w:fldChar w:fldCharType="begin"/>
      </w:r>
      <w:r>
        <w:instrText xml:space="preserve"> ADDIN ZOTERO_ITEM CSL_CITATION {"citationID":"a2dd97grnid","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771631">
        <w:rPr>
          <w:kern w:val="0"/>
          <w:u w:val="dash"/>
          <w:lang w:val="en-US"/>
        </w:rPr>
        <w:t>(Cranford 1999)</w:t>
      </w:r>
      <w:r>
        <w:fldChar w:fldCharType="end"/>
      </w:r>
      <w:r>
        <w:t xml:space="preserve">. Sperm whale’s noses encase organs involved in the production of </w:t>
      </w:r>
      <w:r w:rsidRPr="00296F22">
        <w:rPr>
          <w:i/>
          <w:iCs/>
        </w:rPr>
        <w:t>clicks</w:t>
      </w:r>
      <w:r>
        <w:t xml:space="preserve">, which they use for echolocation and communication </w:t>
      </w:r>
      <w:r>
        <w:fldChar w:fldCharType="begin"/>
      </w:r>
      <w:r>
        <w:instrText xml:space="preserve"> ADDIN ZOTERO_ITEM CSL_CITATION {"citationID":"as09uvvji8","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F8562E">
        <w:rPr>
          <w:kern w:val="0"/>
          <w:u w:val="dash"/>
          <w:lang w:val="en-US"/>
        </w:rPr>
        <w:t>(Norris &amp; Harvey 1972)</w:t>
      </w:r>
      <w:r>
        <w:fldChar w:fldCharType="end"/>
      </w:r>
      <w:r>
        <w:t xml:space="preserve">. Sperm whale clicks have a particular multi-pulse structure that result from sound waves emitted near the blow hole and bouncing against the base of the skull </w:t>
      </w:r>
      <w:r>
        <w:fldChar w:fldCharType="begin"/>
      </w:r>
      <w:r>
        <w:instrText xml:space="preserve"> ADDIN ZOTERO_ITEM CSL_CITATION {"citationID":"arl3ddjgdn","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57396D">
        <w:rPr>
          <w:kern w:val="0"/>
          <w:u w:val="dash"/>
          <w:lang w:val="en-US"/>
        </w:rPr>
        <w:t>(Norris &amp; Harvey 1972)</w:t>
      </w:r>
      <w:r>
        <w:fldChar w:fldCharType="end"/>
      </w:r>
      <w:r>
        <w:t xml:space="preserve">. Because the time elapsed between pulses is proportional to the size of the sperm whale’s nose, it has been theorized that the hypertrophy of male sperm whales’ nose serves as a means to acoustically exaggerate and advertise their size to females and other males </w:t>
      </w:r>
      <w:r>
        <w:fldChar w:fldCharType="begin"/>
      </w:r>
      <w:r>
        <w:instrText xml:space="preserve"> ADDIN ZOTERO_ITEM CSL_CITATION {"citationID":"a2namvpolmu","properties":{"formattedCitation":"\\uldash{(Cranford 1999, Madsen et al. 2002)}","plainCitation":"(Cranford 1999, Madsen et al. 2002)","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id":2885,"uris":["http://zotero.org/users/5395629/items/HXN6Y672"],"itemData":{"id":2885,"type":"article-journal","abstract":"Sperm whales (Physeter macrocephalus) are Keywords Sperm whale . Echolocation deep-diving predators foraging in meso- and bathypelagic Communication Clicks ecosystems off the continental shelves. To investigate the ecophysiological and communicative function of various click types from male sperm whales in a high-latitude Introduction habitat, we deployed a large-aperture array of calibrated hydrophones off northern Norway (N69, E15). Data Toothed whales (Cetacea: Odontoceti) produce clicks and show that sperm whales in this habitat produce three tonal sounds for communication and echolocation (Au click types: usual clicks, creak clicks and, occasionally, 1993). In delphinoids, both sound types are produced slow clicks. Usual clicks and creak clicks exhibit short pneumatically in the nasal complex (Amundin and duration, profound directionality and a frequency content Andersen 1983; Ridgway and Carder 1988; Cranford suited for echolocation on meso- and bathypelagic fish 2000). A similar sound-producing function has been asand squids. The acoustic properties and low repetition cribed to the enormous nasal complex of the largest rate of usual clicks are suited for long-range echoloca- odontocete species, the sperm whale (Norris and Harvey tion, whereas creak clicks have properties equivalent to 1972). Recent anatomical (Cranford et al. 1996; Cranford signals in buzzes, the terminating pulse trains known 1999) and physiological (M0hl 2001; Ridgway and Carder from echolocating bats during prey capture. From these 2001) investigations have corroborated the Norris and source parameters and the high acoustic activity during Harvey theory. Hence, considering that the nasal complex foraging dives, it is concluded that echolocation is an takes up between one-quarter and one-third of the total important sensory cue in prey location. Sound pressure body length (Nishiwaki et al. 1963), it can be expected levels of creak clicks and usual clicks measured off the that sound plays an important role for sperm whales acoustic axis suggest that sperm whales may be subject- (Norris and M0hl 1983; Cranford 1999).","container-title":"Behavioral Ecology and Sociobiology","DOI":"10.1007/s00265-002-0548-1","ISSN":"0340-5443, 1432-0762","issue":"1","journalAbbreviation":"Behavioral Ecology and Sociobiology","language":"en","page":"31-41","source":"DOI.org (Crossref)","title":"Male sperm whale (&lt;i&gt;Physeter macrocephalus&lt;/i&gt;) acoustics in a high-latitude habitat: implications for echolocation and communication","title-short":"Male sperm whale ( Physeter macrocephalus ) acoustics in a high-latitude habitat","volume":"53","author":[{"family":"Madsen","given":"P T"},{"family":"Whalberg","given":"M."},{"family":"Møhl","given":"Bertel"}],"issued":{"date-parts":[["2002"]]}}}],"schema":"https://github.com/citation-style-language/schema/raw/master/csl-citation.json"} </w:instrText>
      </w:r>
      <w:r>
        <w:fldChar w:fldCharType="separate"/>
      </w:r>
      <w:r w:rsidRPr="0057396D">
        <w:rPr>
          <w:kern w:val="0"/>
          <w:u w:val="dash"/>
          <w:lang w:val="en-US"/>
        </w:rPr>
        <w:t>(Cranford 1999, Madsen et al. 2002)</w:t>
      </w:r>
      <w:r>
        <w:fldChar w:fldCharType="end"/>
      </w:r>
      <w:r>
        <w:t>.</w:t>
      </w:r>
      <w:r>
        <w:t xml:space="preserve"> Although the hypertrophy of male sperm whales’ noses is most notable when they achieve maturity (&gt; 20 years), it becomes detectable in older juveniles (ca. 2 years – 6 m) and intensifies with age </w:t>
      </w:r>
      <w:r>
        <w:fldChar w:fldCharType="begin"/>
      </w:r>
      <w:r w:rsidR="00C456DE">
        <w:instrText xml:space="preserve"> ADDIN ZOTERO_ITEM CSL_CITATION {"citationID":"aekuihpu2d","properties":{"formattedCitation":"\\uldash{(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C456DE" w:rsidRPr="00C456DE">
        <w:rPr>
          <w:kern w:val="0"/>
          <w:u w:val="dash"/>
          <w:lang w:val="en-US"/>
        </w:rPr>
        <w:t>(Nishiwaki et al. 1963)</w:t>
      </w:r>
      <w:r>
        <w:fldChar w:fldCharType="end"/>
      </w:r>
      <w:r>
        <w:t xml:space="preserve">. </w:t>
      </w:r>
    </w:p>
    <w:p w14:paraId="555FD052" w14:textId="702A92F0" w:rsidR="00862972" w:rsidRDefault="00862972" w:rsidP="00862972">
      <w:r>
        <w:t>The relationship between sperm whale length (</w:t>
      </w:r>
      <w:r>
        <w:rPr>
          <w:i/>
          <w:iCs/>
        </w:rPr>
        <w:t>L</w:t>
      </w:r>
      <w:r>
        <w:t>) and nose-to-body ratio (</w:t>
      </w:r>
      <w:r w:rsidR="00583D2A">
        <w:rPr>
          <w:i/>
          <w:iCs/>
        </w:rPr>
        <w:t>N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Pr>
          <w:rFonts w:eastAsiaTheme="minorEastAsia"/>
        </w:rPr>
        <w:t xml:space="preserve">) can be </w:t>
      </w:r>
      <w:r w:rsidR="00583D2A">
        <w:rPr>
          <w:rFonts w:eastAsiaTheme="minorEastAsia"/>
        </w:rPr>
        <w:t>modeled as follows</w:t>
      </w:r>
      <w:r>
        <w:rPr>
          <w:rFonts w:eastAsiaTheme="minorEastAsia"/>
        </w:rPr>
        <w:t xml:space="preserve">: </w:t>
      </w:r>
    </w:p>
    <w:p w14:paraId="57C7B0C8" w14:textId="1E019B41" w:rsidR="00862972" w:rsidRPr="00BB327C" w:rsidRDefault="00000000" w:rsidP="00862972">
      <w:pPr>
        <w:rPr>
          <w:rFonts w:eastAsiaTheme="minorEastAsia"/>
        </w:rPr>
      </w:pPr>
      <m:oMathPara>
        <m:oMath>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oMath>
      </m:oMathPara>
    </w:p>
    <w:p w14:paraId="22D5BE14" w14:textId="67B1B2A4"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583D2A">
        <w:rPr>
          <w:rFonts w:eastAsiaTheme="minorEastAsia"/>
          <w:i/>
          <w:iCs/>
        </w:rPr>
        <w:t>N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00583D2A">
        <w:rPr>
          <w:rFonts w:eastAsiaTheme="minorEastAsia"/>
          <w:i/>
          <w:iCs/>
        </w:rPr>
        <w:t>NR</w:t>
      </w:r>
      <w:r>
        <w:rPr>
          <w:rFonts w:eastAsiaTheme="minorEastAsia"/>
        </w:rPr>
        <w:t xml:space="preserve"> with increasing length. For males, the relationship between body length and </w:t>
      </w:r>
      <w:r w:rsidR="00583D2A">
        <w:rPr>
          <w:rFonts w:eastAsiaTheme="minorEastAsia"/>
          <w:i/>
          <w:iCs/>
        </w:rPr>
        <w:t>N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7CE9BB6F" w14:textId="01439696" w:rsidR="00862972" w:rsidRPr="00BC3FEB" w:rsidRDefault="00000000" w:rsidP="00862972">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N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2DC89E0A" w14:textId="154DF48F" w:rsidR="00862972" w:rsidRDefault="00862972" w:rsidP="00862972">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1537C">
        <w:rPr>
          <w:rFonts w:eastAsiaTheme="minorEastAsia"/>
          <w:i/>
          <w:iCs/>
        </w:rPr>
        <w:t>N</w:t>
      </w:r>
      <w:r w:rsidR="003F7AC1">
        <w:rPr>
          <w:rFonts w:eastAsiaTheme="minorEastAsia"/>
          <w:i/>
          <w:iCs/>
        </w:rPr>
        <w:t>R</w:t>
      </w:r>
      <w:r>
        <w:rPr>
          <w:rFonts w:eastAsiaTheme="minorEastAsia"/>
        </w:rPr>
        <w:t xml:space="preserve">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583D2A">
        <w:rPr>
          <w:rFonts w:eastAsiaTheme="minorEastAsia"/>
          <w:i/>
          <w:iCs/>
        </w:rPr>
        <w:t>NR</w:t>
      </w:r>
      <w:r>
        <w:rPr>
          <w:rFonts w:eastAsiaTheme="minorEastAsia"/>
        </w:rPr>
        <w:t xml:space="preserve"> with length following </w:t>
      </w:r>
      <w:r w:rsidR="00583D2A">
        <w:rPr>
          <w:rFonts w:eastAsiaTheme="minorEastAsia"/>
        </w:rPr>
        <w:t>beyond the</w:t>
      </w:r>
      <w:r>
        <w:rPr>
          <w:rFonts w:eastAsiaTheme="minorEastAsia"/>
        </w:rPr>
        <w:t xml:space="preserve"> point of divergence (</w:t>
      </w:r>
      <w:r>
        <w:rPr>
          <w:rFonts w:eastAsiaTheme="minorEastAsia"/>
          <w:i/>
          <w:iCs/>
        </w:rPr>
        <w:t>chm</w:t>
      </w:r>
      <w:r>
        <w:rPr>
          <w:rFonts w:eastAsiaTheme="minorEastAsia"/>
        </w:rPr>
        <w:t>), which we set at 6 m based on Nishiwaki et al. 1963.</w:t>
      </w:r>
    </w:p>
    <w:p w14:paraId="27451932" w14:textId="0790AEEE" w:rsidR="00605798" w:rsidRDefault="00862972" w:rsidP="00862972">
      <w:r>
        <w:t xml:space="preserve">We inferred the probability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the default Nelder-Mead algorithm in base R </w:t>
      </w:r>
      <w:r>
        <w:fldChar w:fldCharType="begin"/>
      </w:r>
      <w:r w:rsidR="009A468F">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r w:rsidR="00EA5F6E">
        <w:t xml:space="preserve">We initialized the optimizing algorithm using parameter estimates based on Nishiwaki’s </w:t>
      </w:r>
      <w:r w:rsidR="00583D2A">
        <w:t>et al.’s figure</w:t>
      </w:r>
      <w:r w:rsidR="00EA5F6E">
        <w:t xml:space="preserve"> </w:t>
      </w:r>
      <w:r w:rsidR="0031537C">
        <w:t>showing</w:t>
      </w:r>
      <w:r w:rsidR="00583D2A">
        <w:t xml:space="preserve"> the relationship between total body length and </w:t>
      </w:r>
      <w:r w:rsidR="00583D2A">
        <w:rPr>
          <w:i/>
          <w:iCs/>
        </w:rPr>
        <w:t xml:space="preserve">NR </w:t>
      </w:r>
      <w:r w:rsidR="00583D2A">
        <w:t xml:space="preserve">estimates in which nose length was measured from the tip of the snout to the eyeball (1963). </w:t>
      </w:r>
    </w:p>
    <w:p w14:paraId="0463C445" w14:textId="18198D0E" w:rsidR="00862972" w:rsidRDefault="00862972" w:rsidP="00862972">
      <w:r>
        <w:t>Next, the posterior probability that each whale was female was estimated based on how close each point fell to the ‘female curve’ using the following equation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Pr>
          <w:rFonts w:eastAsiaTheme="minorEastAsia"/>
        </w:rPr>
        <w:t>):</w:t>
      </w:r>
      <w:r>
        <w:t xml:space="preserve"> </w:t>
      </w:r>
    </w:p>
    <w:p w14:paraId="026D4E5B" w14:textId="77777777" w:rsidR="00862972" w:rsidRPr="006406FF" w:rsidRDefault="00000000" w:rsidP="00862972">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oMath>
      </m:oMathPara>
    </w:p>
    <w:p w14:paraId="3663B0E2" w14:textId="150E4CFC" w:rsidR="00862972" w:rsidRDefault="00862972" w:rsidP="00862972">
      <w:pPr>
        <w:rPr>
          <w:rFonts w:eastAsiaTheme="minorEastAsia"/>
        </w:rPr>
      </w:pPr>
      <w:r>
        <w:rPr>
          <w:rFonts w:eastAsiaTheme="minorEastAsia"/>
        </w:rPr>
        <w:t xml:space="preserve">And converted to a posterior probability of an individual being a femal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by:</w:t>
      </w:r>
    </w:p>
    <w:p w14:paraId="29858DF2" w14:textId="77777777" w:rsidR="00862972" w:rsidRDefault="00862972" w:rsidP="00862972">
      <w:pPr>
        <w:rPr>
          <w:rFonts w:eastAsiaTheme="minorEastAsia"/>
        </w:rPr>
      </w:pPr>
    </w:p>
    <w:p w14:paraId="03A33E1B" w14:textId="2FA8FD50" w:rsidR="00862972" w:rsidRPr="002D38F6" w:rsidRDefault="00862972" w:rsidP="00862972">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28924656" w14:textId="571A0119" w:rsidR="00862972" w:rsidRDefault="00862972" w:rsidP="00862972">
      <w:pPr>
        <w:rPr>
          <w:rFonts w:eastAsiaTheme="minorEastAsia"/>
        </w:rPr>
      </w:pPr>
      <w:r>
        <w:rPr>
          <w:rFonts w:eastAsiaTheme="minorEastAsia"/>
        </w:rPr>
        <w:t xml:space="preserve">To propagate the </w:t>
      </w:r>
      <w:r w:rsidR="006F1DB2">
        <w:rPr>
          <w:rFonts w:eastAsiaTheme="minorEastAsia"/>
        </w:rPr>
        <w:t>uncertainty</w:t>
      </w:r>
      <w:r>
        <w:rPr>
          <w:rFonts w:eastAsiaTheme="minorEastAsia"/>
        </w:rPr>
        <w:t xml:space="preserve"> associated with inter-image variation </w:t>
      </w:r>
      <w:r w:rsidR="000851A3">
        <w:rPr>
          <w:rFonts w:eastAsiaTheme="minorEastAsia"/>
        </w:rPr>
        <w:t>of</w:t>
      </w:r>
      <w:r>
        <w:rPr>
          <w:rFonts w:eastAsiaTheme="minorEastAsia"/>
        </w:rPr>
        <w:t xml:space="preserve"> </w:t>
      </w:r>
      <w:r w:rsidR="008272F0">
        <w:rPr>
          <w:rFonts w:eastAsiaTheme="minorEastAsia"/>
        </w:rPr>
        <w:t xml:space="preserve">in estimates of individual probability of being female, </w:t>
      </w:r>
      <w:r>
        <w:rPr>
          <w:rFonts w:eastAsiaTheme="minorEastAsia"/>
        </w:rPr>
        <w:t xml:space="preserve">we applied a stratified </w:t>
      </w:r>
      <w:r w:rsidR="00E6103C">
        <w:rPr>
          <w:rFonts w:eastAsiaTheme="minorEastAsia"/>
        </w:rPr>
        <w:t>bootstrap</w:t>
      </w:r>
      <w:r w:rsidR="008272F0">
        <w:rPr>
          <w:rFonts w:eastAsiaTheme="minorEastAsia"/>
        </w:rPr>
        <w:t xml:space="preserve"> simulation</w:t>
      </w:r>
      <w:r>
        <w:rPr>
          <w:rFonts w:eastAsiaTheme="minorEastAsia"/>
        </w:rPr>
        <w:t xml:space="preserve"> by individual ID </w:t>
      </w:r>
      <w:r>
        <w:rPr>
          <w:rFonts w:eastAsiaTheme="minorEastAsia"/>
        </w:rPr>
        <w:fldChar w:fldCharType="begin"/>
      </w:r>
      <w:r w:rsidR="009A468F">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005A17C1" w:rsidRPr="005A17C1">
        <w:rPr>
          <w:kern w:val="0"/>
        </w:rPr>
        <w:t>(Dixon 2001, 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w:r w:rsidR="008272F0">
        <w:rPr>
          <w:rFonts w:eastAsiaTheme="minorEastAsia"/>
        </w:rPr>
        <w:t>probabilities of being female.</w:t>
      </w:r>
      <w:r w:rsidR="003E56B7">
        <w:rPr>
          <w:rFonts w:eastAsiaTheme="minorEastAsia"/>
        </w:rPr>
        <w:t xml:space="preserve"> Resulting </w:t>
      </w:r>
      <w:r w:rsidR="008272F0">
        <w:rPr>
          <w:rFonts w:eastAsiaTheme="minorEastAsia"/>
        </w:rPr>
        <w:t>estimates</w:t>
      </w:r>
      <w:r w:rsidR="003E56B7">
        <w:rPr>
          <w:rFonts w:eastAsiaTheme="minorEastAsia"/>
        </w:rPr>
        <w:t xml:space="preserve"> were then used to calculate mean values and </w:t>
      </w:r>
      <w:r>
        <w:rPr>
          <w:rFonts w:eastAsiaTheme="minorEastAsia"/>
        </w:rPr>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xml:space="preserve">, </w:t>
      </w:r>
      <w:r w:rsidR="00605798">
        <w:rPr>
          <w:rFonts w:eastAsiaTheme="minorEastAsia"/>
          <w:i/>
          <w:iCs/>
        </w:rPr>
        <w:t>N</w:t>
      </w:r>
      <w:r w:rsidR="00E6103C">
        <w:rPr>
          <w:rFonts w:eastAsiaTheme="minorEastAsia"/>
          <w:i/>
          <w:iCs/>
        </w:rPr>
        <w:t>R</w:t>
      </w:r>
      <w:r w:rsidR="00110949">
        <w:rPr>
          <w:rFonts w:eastAsiaTheme="minorEastAsia"/>
          <w:i/>
          <w:iCs/>
          <w:vertAlign w:val="subscript"/>
        </w:rPr>
        <w:t>flipper</w:t>
      </w:r>
      <w:r w:rsidR="00E6103C">
        <w:rPr>
          <w:rFonts w:eastAsiaTheme="minorEastAsia"/>
        </w:rPr>
        <w:t xml:space="preserve">, and </w:t>
      </w:r>
      <w:r w:rsidR="00605798">
        <w:rPr>
          <w:rFonts w:eastAsiaTheme="minorEastAsia"/>
          <w:i/>
          <w:iCs/>
        </w:rPr>
        <w:t>N</w:t>
      </w:r>
      <w:r w:rsidR="00E6103C">
        <w:rPr>
          <w:rFonts w:eastAsiaTheme="minorEastAsia"/>
          <w:i/>
          <w:iCs/>
        </w:rPr>
        <w:t>R</w:t>
      </w:r>
      <w:r w:rsidR="00110949">
        <w:rPr>
          <w:rFonts w:eastAsiaTheme="minorEastAsia"/>
          <w:i/>
          <w:iCs/>
          <w:vertAlign w:val="subscript"/>
        </w:rPr>
        <w:t>dorsal</w:t>
      </w:r>
      <w:r>
        <w:rPr>
          <w:rFonts w:eastAsiaTheme="minorEastAsia"/>
        </w:rPr>
        <w:t xml:space="preserve">. </w:t>
      </w:r>
    </w:p>
    <w:p w14:paraId="169465A3" w14:textId="7ED6ED01" w:rsidR="001625DA" w:rsidRDefault="001625DA" w:rsidP="001625DA">
      <w:pPr>
        <w:pStyle w:val="Heading4"/>
      </w:pPr>
      <w:r>
        <w:lastRenderedPageBreak/>
        <w:t>2.4.2 Age classes</w:t>
      </w:r>
    </w:p>
    <w:p w14:paraId="560BDE21" w14:textId="0FC6A6B8" w:rsidR="001625DA" w:rsidRDefault="001625DA" w:rsidP="001625DA">
      <w:r>
        <w:t>We associated individual length (</w:t>
      </w:r>
      <w:r>
        <w:rPr>
          <w:i/>
          <w:iCs/>
        </w:rPr>
        <w:t>TL</w:t>
      </w:r>
      <w:r>
        <w:t xml:space="preserve">) to age classes defined in </w:t>
      </w:r>
      <w:r>
        <w:fldChar w:fldCharType="begin"/>
      </w:r>
      <w:r>
        <w:instrText xml:space="preserve"> REF _Ref201845537 \h </w:instrText>
      </w:r>
      <w:r>
        <w:fldChar w:fldCharType="separate"/>
      </w:r>
      <w:r w:rsidRPr="00320370">
        <w:rPr>
          <w:b/>
          <w:bCs/>
          <w:sz w:val="20"/>
          <w:szCs w:val="20"/>
        </w:rPr>
        <w:t xml:space="preserve">Table </w:t>
      </w:r>
      <w:r>
        <w:rPr>
          <w:b/>
          <w:bCs/>
          <w:noProof/>
          <w:sz w:val="20"/>
          <w:szCs w:val="20"/>
        </w:rPr>
        <w:t>1</w:t>
      </w:r>
      <w:r>
        <w:fldChar w:fldCharType="end"/>
      </w:r>
      <w:r>
        <w:t xml:space="preserve">, which we delineated based on whaling-based research relating length measurements to analyses of gonadal development, stomach contents, and dentin layer based age estimates </w:t>
      </w:r>
      <w:r>
        <w:fldChar w:fldCharType="begin"/>
      </w:r>
      <w:r w:rsidR="009A468F">
        <w: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fldChar w:fldCharType="separate"/>
      </w:r>
      <w:r w:rsidR="0034086F" w:rsidRPr="0034086F">
        <w:rPr>
          <w:kern w:val="0"/>
          <w:lang w:val="en-US"/>
        </w:rPr>
        <w:t>(Best 1979, Best et al. 1984, Rice 1989)</w:t>
      </w:r>
      <w:r>
        <w:fldChar w:fldCharType="end"/>
      </w:r>
      <w:r>
        <w:t xml:space="preserve">. </w:t>
      </w:r>
    </w:p>
    <w:p w14:paraId="20556F82" w14:textId="1C16EAB0" w:rsidR="001625DA" w:rsidRPr="00320370" w:rsidRDefault="001625DA" w:rsidP="001625DA">
      <w:pPr>
        <w:pStyle w:val="Caption"/>
        <w:keepNext/>
        <w:rPr>
          <w:color w:val="auto"/>
          <w:sz w:val="20"/>
          <w:szCs w:val="20"/>
        </w:rPr>
      </w:pPr>
      <w:bookmarkStart w:id="8" w:name="_Ref201845537"/>
      <w:r w:rsidRPr="00320370">
        <w:rPr>
          <w:b/>
          <w:bCs/>
          <w:color w:val="auto"/>
          <w:sz w:val="20"/>
          <w:szCs w:val="20"/>
        </w:rPr>
        <w:t xml:space="preserve">Table </w:t>
      </w:r>
      <w:r w:rsidRPr="00320370">
        <w:rPr>
          <w:b/>
          <w:bCs/>
          <w:color w:val="auto"/>
          <w:sz w:val="20"/>
          <w:szCs w:val="20"/>
        </w:rPr>
        <w:fldChar w:fldCharType="begin"/>
      </w:r>
      <w:r w:rsidRPr="00320370">
        <w:rPr>
          <w:b/>
          <w:bCs/>
          <w:color w:val="auto"/>
          <w:sz w:val="20"/>
          <w:szCs w:val="20"/>
        </w:rPr>
        <w:instrText xml:space="preserve"> SEQ Table \* ARABIC </w:instrText>
      </w:r>
      <w:r w:rsidRPr="00320370">
        <w:rPr>
          <w:b/>
          <w:bCs/>
          <w:color w:val="auto"/>
          <w:sz w:val="20"/>
          <w:szCs w:val="20"/>
        </w:rPr>
        <w:fldChar w:fldCharType="separate"/>
      </w:r>
      <w:r>
        <w:rPr>
          <w:b/>
          <w:bCs/>
          <w:noProof/>
          <w:color w:val="auto"/>
          <w:sz w:val="20"/>
          <w:szCs w:val="20"/>
        </w:rPr>
        <w:t>1</w:t>
      </w:r>
      <w:r w:rsidRPr="00320370">
        <w:rPr>
          <w:b/>
          <w:bCs/>
          <w:color w:val="auto"/>
          <w:sz w:val="20"/>
          <w:szCs w:val="20"/>
        </w:rPr>
        <w:fldChar w:fldCharType="end"/>
      </w:r>
      <w:bookmarkEnd w:id="8"/>
      <w:r w:rsidRPr="00320370">
        <w:rPr>
          <w:b/>
          <w:bCs/>
          <w:color w:val="auto"/>
          <w:sz w:val="20"/>
          <w:szCs w:val="20"/>
        </w:rPr>
        <w:t xml:space="preserve">. </w:t>
      </w:r>
      <w:r w:rsidRPr="00320370">
        <w:rPr>
          <w:color w:val="auto"/>
          <w:sz w:val="20"/>
          <w:szCs w:val="20"/>
        </w:rPr>
        <w:t xml:space="preserve">Age classes for male and female sperm whales based analyses of whaling data </w:t>
      </w:r>
      <w:r w:rsidRPr="00320370">
        <w:rPr>
          <w:color w:val="auto"/>
          <w:sz w:val="20"/>
          <w:szCs w:val="20"/>
        </w:rPr>
        <w:fldChar w:fldCharType="begin"/>
      </w:r>
      <w:r w:rsidR="009A468F">
        <w:rPr>
          <w:color w:val="auto"/>
          <w:sz w:val="20"/>
          <w:szCs w:val="20"/>
        </w:rPr>
        <w: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color w:val="auto"/>
          <w:sz w:val="20"/>
          <w:szCs w:val="20"/>
        </w:rPr>
        <w:fldChar w:fldCharType="separate"/>
      </w:r>
      <w:r w:rsidR="0034086F" w:rsidRPr="0034086F">
        <w:rPr>
          <w:color w:val="auto"/>
          <w:kern w:val="0"/>
          <w:sz w:val="20"/>
          <w:lang w:val="en-US"/>
        </w:rPr>
        <w:t>(Best 1979, Best et al. 1984, Rice 1989)</w:t>
      </w:r>
      <w:r w:rsidRPr="00320370">
        <w:rPr>
          <w:color w:val="auto"/>
          <w:sz w:val="20"/>
          <w:szCs w:val="20"/>
        </w:rPr>
        <w:fldChar w:fldCharType="end"/>
      </w:r>
      <w:r w:rsidRPr="00320370">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320370"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320370" w:rsidRDefault="001625DA" w:rsidP="009453EB">
            <w:pPr>
              <w:spacing w:after="120" w:line="276" w:lineRule="auto"/>
              <w:rPr>
                <w:sz w:val="20"/>
                <w:szCs w:val="20"/>
              </w:rPr>
            </w:pPr>
            <w:r w:rsidRPr="00320370">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ife stage traits</w:t>
            </w:r>
          </w:p>
        </w:tc>
      </w:tr>
      <w:tr w:rsidR="001625DA" w:rsidRPr="00320370"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320370" w:rsidRDefault="001625DA" w:rsidP="009453EB">
            <w:pPr>
              <w:spacing w:after="120" w:line="276" w:lineRule="auto"/>
              <w:rPr>
                <w:b w:val="0"/>
                <w:bCs w:val="0"/>
                <w:sz w:val="20"/>
                <w:szCs w:val="20"/>
              </w:rPr>
            </w:pPr>
            <w:r w:rsidRPr="00320370">
              <w:rPr>
                <w:b w:val="0"/>
                <w:bCs w:val="0"/>
                <w:sz w:val="20"/>
                <w:szCs w:val="20"/>
              </w:rPr>
              <w:t>Neonates</w:t>
            </w:r>
          </w:p>
        </w:tc>
        <w:tc>
          <w:tcPr>
            <w:tcW w:w="611" w:type="pct"/>
            <w:tcBorders>
              <w:top w:val="single" w:sz="4" w:space="0" w:color="auto"/>
            </w:tcBorders>
          </w:tcPr>
          <w:p w14:paraId="274C26D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Borders>
              <w:top w:val="single" w:sz="4" w:space="0" w:color="auto"/>
            </w:tcBorders>
          </w:tcPr>
          <w:p w14:paraId="2F7ABA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lt; 4.10</w:t>
            </w:r>
          </w:p>
        </w:tc>
        <w:tc>
          <w:tcPr>
            <w:tcW w:w="796" w:type="pct"/>
            <w:tcBorders>
              <w:top w:val="single" w:sz="4" w:space="0" w:color="auto"/>
            </w:tcBorders>
          </w:tcPr>
          <w:p w14:paraId="124279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w days - months</w:t>
            </w:r>
          </w:p>
        </w:tc>
        <w:tc>
          <w:tcPr>
            <w:tcW w:w="2295" w:type="pct"/>
            <w:tcBorders>
              <w:top w:val="single" w:sz="4" w:space="0" w:color="auto"/>
            </w:tcBorders>
          </w:tcPr>
          <w:p w14:paraId="1B4B2919" w14:textId="14D1F515"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Unhealed umbilical regions, likely recently born </w:t>
            </w:r>
            <w:r w:rsidRPr="00320370">
              <w:rPr>
                <w:sz w:val="20"/>
                <w:szCs w:val="20"/>
              </w:rPr>
              <w:fldChar w:fldCharType="begin"/>
            </w:r>
            <w:r w:rsidR="009A468F">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320370" w:rsidRDefault="001625DA" w:rsidP="009453EB">
            <w:pPr>
              <w:spacing w:after="120" w:line="276" w:lineRule="auto"/>
              <w:rPr>
                <w:b w:val="0"/>
                <w:bCs w:val="0"/>
                <w:sz w:val="20"/>
                <w:szCs w:val="20"/>
              </w:rPr>
            </w:pPr>
            <w:r w:rsidRPr="00320370">
              <w:rPr>
                <w:b w:val="0"/>
                <w:bCs w:val="0"/>
                <w:sz w:val="20"/>
                <w:szCs w:val="20"/>
              </w:rPr>
              <w:t>Calves</w:t>
            </w:r>
          </w:p>
        </w:tc>
        <w:tc>
          <w:tcPr>
            <w:tcW w:w="611" w:type="pct"/>
          </w:tcPr>
          <w:p w14:paraId="6555044A"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Both</w:t>
            </w:r>
          </w:p>
        </w:tc>
        <w:tc>
          <w:tcPr>
            <w:tcW w:w="716" w:type="pct"/>
          </w:tcPr>
          <w:p w14:paraId="099278E2"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4.10 – 5.5</w:t>
            </w:r>
          </w:p>
        </w:tc>
        <w:tc>
          <w:tcPr>
            <w:tcW w:w="796" w:type="pct"/>
          </w:tcPr>
          <w:p w14:paraId="53341C17"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lt; 1 year</w:t>
            </w:r>
          </w:p>
        </w:tc>
        <w:tc>
          <w:tcPr>
            <w:tcW w:w="2295" w:type="pct"/>
          </w:tcPr>
          <w:p w14:paraId="11267BB8" w14:textId="67FBDF49"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Young individuals almost exclusively dependent on milk </w:t>
            </w:r>
            <w:r w:rsidRPr="00320370">
              <w:rPr>
                <w:sz w:val="20"/>
                <w:szCs w:val="20"/>
              </w:rPr>
              <w:fldChar w:fldCharType="begin"/>
            </w:r>
            <w:r w:rsidR="009A468F">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320370" w:rsidRDefault="001625DA" w:rsidP="009453EB">
            <w:pPr>
              <w:spacing w:after="120" w:line="276" w:lineRule="auto"/>
              <w:rPr>
                <w:b w:val="0"/>
                <w:bCs w:val="0"/>
                <w:sz w:val="20"/>
                <w:szCs w:val="20"/>
              </w:rPr>
            </w:pPr>
            <w:r w:rsidRPr="00320370">
              <w:rPr>
                <w:b w:val="0"/>
                <w:bCs w:val="0"/>
                <w:sz w:val="20"/>
                <w:szCs w:val="20"/>
              </w:rPr>
              <w:t>Juveniles</w:t>
            </w:r>
          </w:p>
        </w:tc>
        <w:tc>
          <w:tcPr>
            <w:tcW w:w="611" w:type="pct"/>
          </w:tcPr>
          <w:p w14:paraId="3E0D5E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Pr>
          <w:p w14:paraId="21E017DD"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5.5 – 7.6 </w:t>
            </w:r>
          </w:p>
        </w:tc>
        <w:tc>
          <w:tcPr>
            <w:tcW w:w="796" w:type="pct"/>
          </w:tcPr>
          <w:p w14:paraId="2D003B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 1 – 2 years</w:t>
            </w:r>
          </w:p>
        </w:tc>
        <w:tc>
          <w:tcPr>
            <w:tcW w:w="2295" w:type="pct"/>
          </w:tcPr>
          <w:p w14:paraId="7D06AC62" w14:textId="462C77A4"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Primarily depend on milk for sustenance, although solid foods have been found in their gut contents </w:t>
            </w:r>
            <w:r w:rsidRPr="00320370">
              <w:rPr>
                <w:sz w:val="20"/>
                <w:szCs w:val="20"/>
              </w:rPr>
              <w:fldChar w:fldCharType="begin"/>
            </w:r>
            <w:r w:rsidR="009A468F">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6C481F4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5E5CEA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6 – 10.0</w:t>
            </w:r>
          </w:p>
        </w:tc>
        <w:tc>
          <w:tcPr>
            <w:tcW w:w="796" w:type="pct"/>
          </w:tcPr>
          <w:p w14:paraId="7C368681"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2 – 7 years</w:t>
            </w:r>
          </w:p>
        </w:tc>
        <w:tc>
          <w:tcPr>
            <w:tcW w:w="2295" w:type="pct"/>
          </w:tcPr>
          <w:p w14:paraId="52D303E4" w14:textId="629339B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While milk may still </w:t>
            </w:r>
            <w:r>
              <w:rPr>
                <w:sz w:val="20"/>
                <w:szCs w:val="20"/>
              </w:rPr>
              <w:t xml:space="preserve">be </w:t>
            </w:r>
            <w:r w:rsidRPr="00320370">
              <w:rPr>
                <w:sz w:val="20"/>
                <w:szCs w:val="20"/>
              </w:rPr>
              <w:t xml:space="preserve">present in the stomach, solid foods are more frequently found. Still, the majority if individuals have not attained sexual maturity </w:t>
            </w:r>
            <w:r w:rsidRPr="00320370">
              <w:rPr>
                <w:sz w:val="20"/>
                <w:szCs w:val="20"/>
              </w:rPr>
              <w:fldChar w:fldCharType="begin"/>
            </w:r>
            <w:r w:rsidR="009A468F">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2288D8F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76F7880A"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6 – 8.5</w:t>
            </w:r>
          </w:p>
        </w:tc>
        <w:tc>
          <w:tcPr>
            <w:tcW w:w="796" w:type="pct"/>
          </w:tcPr>
          <w:p w14:paraId="112AED75"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2 – 7 years</w:t>
            </w:r>
          </w:p>
        </w:tc>
        <w:tc>
          <w:tcPr>
            <w:tcW w:w="2295" w:type="pct"/>
          </w:tcPr>
          <w:p w14:paraId="36E464DE" w14:textId="2A65D99D"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While milk may still present in the stomach, solid foods are more frequently found. Still, the majority if individuals have not attained sexual maturity </w:t>
            </w:r>
            <w:r w:rsidRPr="00320370">
              <w:rPr>
                <w:sz w:val="20"/>
                <w:szCs w:val="20"/>
              </w:rPr>
              <w:fldChar w:fldCharType="begin"/>
            </w:r>
            <w:r w:rsidR="009A468F">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551A6790"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7103E6B6"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10.0 – 13.7</w:t>
            </w:r>
          </w:p>
        </w:tc>
        <w:tc>
          <w:tcPr>
            <w:tcW w:w="796" w:type="pct"/>
          </w:tcPr>
          <w:p w14:paraId="3DB6C76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 – 20 years</w:t>
            </w:r>
          </w:p>
        </w:tc>
        <w:tc>
          <w:tcPr>
            <w:tcW w:w="2295" w:type="pct"/>
          </w:tcPr>
          <w:p w14:paraId="280DB5C8" w14:textId="6BA20678"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Sexual maturity in males (sperm production) starts at 10 m long, between 7 – 11 years of age, which matches with them leaving their natal unit </w:t>
            </w:r>
            <w:r w:rsidRPr="00320370">
              <w:rPr>
                <w:sz w:val="20"/>
                <w:szCs w:val="20"/>
              </w:rPr>
              <w:fldChar w:fldCharType="begin"/>
            </w:r>
            <w:r w:rsidR="009A468F">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320370">
              <w:rPr>
                <w:sz w:val="20"/>
                <w:szCs w:val="20"/>
              </w:rPr>
              <w:fldChar w:fldCharType="separate"/>
            </w:r>
            <w:r w:rsidRPr="00320370">
              <w:rPr>
                <w:sz w:val="20"/>
                <w:szCs w:val="20"/>
              </w:rPr>
              <w:t>(Best 1979, Best et al. 1984, Mendes et al. 2007)</w:t>
            </w:r>
            <w:r w:rsidRPr="00320370">
              <w:rPr>
                <w:sz w:val="20"/>
                <w:szCs w:val="20"/>
              </w:rPr>
              <w:fldChar w:fldCharType="end"/>
            </w:r>
            <w:r w:rsidRPr="00320370">
              <w:rPr>
                <w:sz w:val="20"/>
                <w:szCs w:val="20"/>
              </w:rPr>
              <w:t xml:space="preserve">. During this period, individuals continue to grow. </w:t>
            </w:r>
          </w:p>
        </w:tc>
      </w:tr>
      <w:tr w:rsidR="001625DA" w:rsidRPr="00320370"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0480406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4732A061"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8.5 – 10.m</w:t>
            </w:r>
          </w:p>
        </w:tc>
        <w:tc>
          <w:tcPr>
            <w:tcW w:w="796" w:type="pct"/>
          </w:tcPr>
          <w:p w14:paraId="7C3F8C9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 – 20 years</w:t>
            </w:r>
          </w:p>
        </w:tc>
        <w:tc>
          <w:tcPr>
            <w:tcW w:w="2295" w:type="pct"/>
          </w:tcPr>
          <w:p w14:paraId="2D017784" w14:textId="063B953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Females achieve gonad development between 8.2 – 9.2 m and are able to conceive shortly after </w:t>
            </w:r>
            <w:r w:rsidRPr="00320370">
              <w:rPr>
                <w:sz w:val="20"/>
                <w:szCs w:val="20"/>
              </w:rPr>
              <w:fldChar w:fldCharType="begin"/>
            </w:r>
            <w:r w:rsidR="009A468F">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Rice 1989)</w:t>
            </w:r>
            <w:r w:rsidRPr="00320370">
              <w:rPr>
                <w:sz w:val="20"/>
                <w:szCs w:val="20"/>
              </w:rPr>
              <w:fldChar w:fldCharType="end"/>
            </w:r>
            <w:r w:rsidRPr="00320370">
              <w:rPr>
                <w:sz w:val="20"/>
                <w:szCs w:val="20"/>
              </w:rPr>
              <w:t>.</w:t>
            </w:r>
          </w:p>
        </w:tc>
      </w:tr>
      <w:tr w:rsidR="001625DA" w:rsidRPr="00320370"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320370" w:rsidRDefault="001625DA" w:rsidP="009453EB">
            <w:pPr>
              <w:spacing w:after="120" w:line="276" w:lineRule="auto"/>
              <w:rPr>
                <w:b w:val="0"/>
                <w:bCs w:val="0"/>
                <w:sz w:val="20"/>
                <w:szCs w:val="20"/>
              </w:rPr>
            </w:pPr>
            <w:r w:rsidRPr="00320370">
              <w:rPr>
                <w:b w:val="0"/>
                <w:bCs w:val="0"/>
                <w:sz w:val="20"/>
                <w:szCs w:val="20"/>
              </w:rPr>
              <w:t xml:space="preserve">Mature </w:t>
            </w:r>
          </w:p>
        </w:tc>
        <w:tc>
          <w:tcPr>
            <w:tcW w:w="611" w:type="pct"/>
          </w:tcPr>
          <w:p w14:paraId="227C9FC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20A7FEB"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gt; 13.7 </w:t>
            </w:r>
          </w:p>
        </w:tc>
        <w:tc>
          <w:tcPr>
            <w:tcW w:w="796" w:type="pct"/>
          </w:tcPr>
          <w:p w14:paraId="07DA200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gt; 20</w:t>
            </w:r>
          </w:p>
        </w:tc>
        <w:tc>
          <w:tcPr>
            <w:tcW w:w="2295" w:type="pct"/>
          </w:tcPr>
          <w:p w14:paraId="560C9014" w14:textId="37981638"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Almost all males of this size range are physiologically fertile, as defined by the concentration of sperm in their seminal fluid and will be either solitary or form bachelor schools. Although physiologically fertile, males</w:t>
            </w:r>
            <w:r>
              <w:rPr>
                <w:sz w:val="20"/>
                <w:szCs w:val="20"/>
              </w:rPr>
              <w:t xml:space="preserve"> will likely only start mating when they’ve reached</w:t>
            </w:r>
            <w:r w:rsidRPr="00320370">
              <w:rPr>
                <w:sz w:val="20"/>
                <w:szCs w:val="20"/>
              </w:rPr>
              <w:t xml:space="preserve"> &lt; 15.7 m (35 years) </w:t>
            </w:r>
            <w:r w:rsidRPr="00320370">
              <w:rPr>
                <w:sz w:val="20"/>
                <w:szCs w:val="20"/>
              </w:rPr>
              <w:fldChar w:fldCharType="begin"/>
            </w:r>
            <w:r w:rsidR="009A468F">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Best et al. 1984, Rice 1989)</w:t>
            </w:r>
            <w:r w:rsidRPr="00320370">
              <w:rPr>
                <w:sz w:val="20"/>
                <w:szCs w:val="20"/>
              </w:rPr>
              <w:fldChar w:fldCharType="end"/>
            </w:r>
            <w:r w:rsidRPr="00320370">
              <w:rPr>
                <w:sz w:val="20"/>
                <w:szCs w:val="20"/>
              </w:rPr>
              <w:t>.</w:t>
            </w:r>
          </w:p>
        </w:tc>
      </w:tr>
      <w:tr w:rsidR="001625DA" w:rsidRPr="00320370"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320370" w:rsidRDefault="001625DA" w:rsidP="009453EB">
            <w:pPr>
              <w:spacing w:after="120" w:line="276" w:lineRule="auto"/>
              <w:rPr>
                <w:b w:val="0"/>
                <w:bCs w:val="0"/>
                <w:sz w:val="20"/>
                <w:szCs w:val="20"/>
              </w:rPr>
            </w:pPr>
            <w:r w:rsidRPr="00320370">
              <w:rPr>
                <w:b w:val="0"/>
                <w:bCs w:val="0"/>
                <w:sz w:val="20"/>
                <w:szCs w:val="20"/>
              </w:rPr>
              <w:lastRenderedPageBreak/>
              <w:t>Mature</w:t>
            </w:r>
          </w:p>
        </w:tc>
        <w:tc>
          <w:tcPr>
            <w:tcW w:w="611" w:type="pct"/>
            <w:tcBorders>
              <w:bottom w:val="single" w:sz="4" w:space="0" w:color="auto"/>
            </w:tcBorders>
          </w:tcPr>
          <w:p w14:paraId="0F385A8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Borders>
              <w:bottom w:val="single" w:sz="4" w:space="0" w:color="auto"/>
            </w:tcBorders>
          </w:tcPr>
          <w:p w14:paraId="7FF5A52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10 – 12 m</w:t>
            </w:r>
          </w:p>
        </w:tc>
        <w:tc>
          <w:tcPr>
            <w:tcW w:w="796" w:type="pct"/>
            <w:tcBorders>
              <w:bottom w:val="single" w:sz="4" w:space="0" w:color="auto"/>
            </w:tcBorders>
          </w:tcPr>
          <w:p w14:paraId="0DCE17F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gt; 20 years</w:t>
            </w:r>
          </w:p>
        </w:tc>
        <w:tc>
          <w:tcPr>
            <w:tcW w:w="2295" w:type="pct"/>
            <w:tcBorders>
              <w:bottom w:val="single" w:sz="4" w:space="0" w:color="auto"/>
            </w:tcBorders>
          </w:tcPr>
          <w:p w14:paraId="367A6B8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s attain full size at this age.</w:t>
            </w:r>
          </w:p>
        </w:tc>
      </w:tr>
    </w:tbl>
    <w:p w14:paraId="08E285CF" w14:textId="77777777" w:rsidR="001625DA" w:rsidRDefault="001625DA" w:rsidP="00862972">
      <w:pPr>
        <w:rPr>
          <w:rFonts w:eastAsiaTheme="minorEastAsia"/>
        </w:rPr>
      </w:pPr>
    </w:p>
    <w:p w14:paraId="1F307802" w14:textId="67A75D9D" w:rsidR="00DB0992" w:rsidRDefault="00DB0992" w:rsidP="00EA7AE3">
      <w:pPr>
        <w:pStyle w:val="Heading4"/>
      </w:pPr>
      <w:r>
        <w:t>2.</w:t>
      </w:r>
      <w:r w:rsidR="00EA7AE3">
        <w:t>4</w:t>
      </w:r>
      <w:r>
        <w:t xml:space="preserve">.3 </w:t>
      </w:r>
      <w:r w:rsidR="00F21B87">
        <w:t xml:space="preserve">A </w:t>
      </w:r>
      <w:r w:rsidR="00EB7E15">
        <w:t>Case Study on Peduncle Diving</w:t>
      </w:r>
    </w:p>
    <w:p w14:paraId="7DE390DA" w14:textId="274494E0" w:rsidR="002412C1" w:rsidRDefault="00B904F0" w:rsidP="00B904F0">
      <w:r>
        <w:t>We inspected whether individual whales</w:t>
      </w:r>
      <w:r w:rsidR="00022873">
        <w:t xml:space="preserve"> performed or received</w:t>
      </w:r>
      <w:r>
        <w:t xml:space="preserve"> </w:t>
      </w:r>
      <w:r w:rsidR="00E5259C">
        <w:rPr>
          <w:i/>
          <w:iCs/>
        </w:rPr>
        <w:t>peduncle dives</w:t>
      </w:r>
      <w:r w:rsidR="008732DD">
        <w:t xml:space="preserve"> across age classes and differing probabilities of being female</w:t>
      </w:r>
      <w:r w:rsidR="00E5259C">
        <w:t xml:space="preserve">. </w:t>
      </w:r>
      <w:r w:rsidR="00E5259C">
        <w:rPr>
          <w:i/>
          <w:iCs/>
        </w:rPr>
        <w:t xml:space="preserve">Peduncle </w:t>
      </w:r>
      <w:r w:rsidR="00E5259C" w:rsidRPr="00E5259C">
        <w:rPr>
          <w:i/>
          <w:iCs/>
        </w:rPr>
        <w:t>dives</w:t>
      </w:r>
      <w:r w:rsidR="00E5259C">
        <w:t xml:space="preserve"> are short (</w:t>
      </w:r>
      <w:r w:rsidR="00FA0DD1">
        <w:t xml:space="preserve">a </w:t>
      </w:r>
      <w:r w:rsidR="00E5259C">
        <w:t xml:space="preserve">few seconds) and shallow dives performed </w:t>
      </w:r>
      <w:r w:rsidR="00FA0DD1">
        <w:t xml:space="preserve">usually </w:t>
      </w:r>
      <w:r w:rsidR="00E5259C">
        <w:t>by a calf or juvenile onto the base of the peduncle (fluke stalk)</w:t>
      </w:r>
      <w:r w:rsidR="00022873">
        <w:t xml:space="preserve"> and under</w:t>
      </w:r>
      <w:r w:rsidR="0089671E">
        <w:t xml:space="preserve"> a larger whale, </w:t>
      </w:r>
      <w:r w:rsidR="00022873">
        <w:t xml:space="preserve">during </w:t>
      </w:r>
      <w:r w:rsidR="0089671E">
        <w:t xml:space="preserve">the calf/juvenile </w:t>
      </w:r>
      <w:r w:rsidR="00022873">
        <w:t>often presses</w:t>
      </w:r>
      <w:r w:rsidR="0089671E">
        <w:t xml:space="preserve"> its snout onto the larger whale’s genital region</w:t>
      </w:r>
      <w:r w:rsidR="00E5259C">
        <w:t xml:space="preserve"> </w:t>
      </w:r>
      <w:r w:rsidR="00E5259C">
        <w:fldChar w:fldCharType="begin"/>
      </w:r>
      <w:r w:rsidR="009A468F">
        <w: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fldChar w:fldCharType="separate"/>
      </w:r>
      <w:r w:rsidR="0034086F" w:rsidRPr="0034086F">
        <w:rPr>
          <w:kern w:val="0"/>
          <w:lang w:val="en-US"/>
        </w:rPr>
        <w:t>(Gero &amp; Whitehead 2007)</w:t>
      </w:r>
      <w:r w:rsidR="00E5259C">
        <w:fldChar w:fldCharType="end"/>
      </w:r>
      <w:r w:rsidR="00E5259C">
        <w:t>.</w:t>
      </w:r>
      <w:r w:rsidR="0089671E">
        <w:t xml:space="preserve"> They can be detected on drone</w:t>
      </w:r>
      <w:r w:rsidR="00FA0DD1">
        <w:t>-</w:t>
      </w:r>
      <w:r w:rsidR="0089671E">
        <w:t>base</w:t>
      </w:r>
      <w:r w:rsidR="00FA0DD1">
        <w:t>d</w:t>
      </w:r>
      <w:r w:rsidR="0089671E">
        <w:t xml:space="preserve"> recordings when calves arch their backs and dive under a larger whale’s body repeatedly.</w:t>
      </w:r>
      <w:r w:rsidR="00E5259C">
        <w:t xml:space="preserve"> </w:t>
      </w:r>
      <w:r w:rsidR="002412C1">
        <w:t xml:space="preserve">For each measured whale, we recorded whether it had been observed performing or receiving a </w:t>
      </w:r>
      <w:r w:rsidR="002412C1">
        <w:rPr>
          <w:i/>
          <w:iCs/>
        </w:rPr>
        <w:t xml:space="preserve">peduncle dive </w:t>
      </w:r>
      <w:r w:rsidR="002412C1">
        <w:t xml:space="preserve">in any of the video recordings from which still images for measurements were extracted.  </w:t>
      </w:r>
    </w:p>
    <w:p w14:paraId="207AF844" w14:textId="48D12A1C" w:rsidR="00B904F0" w:rsidRPr="0089671E" w:rsidRDefault="00FA0DD1" w:rsidP="00B904F0">
      <w:r>
        <w:t>Peduncle</w:t>
      </w:r>
      <w:r w:rsidR="00E5259C">
        <w:t xml:space="preserve"> dives were </w:t>
      </w:r>
      <w:r>
        <w:t>previously assumed to indicate suckling (Gero &amp; Whitehead 2007), but recent underwater footage suggests that they may not be associated with suckling</w:t>
      </w:r>
      <w:r w:rsidR="00E2014B">
        <w:t xml:space="preserve"> or milk extraction,</w:t>
      </w:r>
      <w:r>
        <w:t xml:space="preserve"> and instead represent</w:t>
      </w:r>
      <w:r w:rsidR="00E5259C">
        <w:t xml:space="preserve"> a form of affiliative behaviour between </w:t>
      </w:r>
      <w:r>
        <w:t>young whales</w:t>
      </w:r>
      <w:r w:rsidR="00E5259C">
        <w:t xml:space="preserve"> and mothers/allomothers </w:t>
      </w:r>
      <w:r w:rsidR="00E5259C">
        <w:fldChar w:fldCharType="begin"/>
      </w:r>
      <w:r w:rsidR="009A468F">
        <w: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34086F" w:rsidRPr="0034086F">
        <w:rPr>
          <w:kern w:val="0"/>
          <w:lang w:val="en-US"/>
        </w:rPr>
        <w:t>(Sarano et al. 2023)</w:t>
      </w:r>
      <w:r w:rsidR="00E5259C">
        <w:fldChar w:fldCharType="end"/>
      </w:r>
      <w:r w:rsidR="00E5259C">
        <w:t xml:space="preserve">. Although peduncle dives may not necessarily involve suckling, all reports of </w:t>
      </w:r>
      <w:r w:rsidR="00E5259C">
        <w:rPr>
          <w:i/>
          <w:iCs/>
        </w:rPr>
        <w:t>peduncle dives</w:t>
      </w:r>
      <w:r w:rsidR="00E5259C">
        <w:t xml:space="preserve"> in which the sex of the receiving whales is known involve female</w:t>
      </w:r>
      <w:r w:rsidR="00F21B87">
        <w:t xml:space="preserve">s </w:t>
      </w:r>
      <w:r w:rsidR="00E5259C">
        <w:fldChar w:fldCharType="begin"/>
      </w:r>
      <w:r w:rsidR="009A468F">
        <w: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9A468F" w:rsidRPr="009A468F">
        <w:rPr>
          <w:kern w:val="0"/>
        </w:rPr>
        <w:t>(Gero &amp; Whitehead 2007, Konrad et al. 2019, Sarano et al. 2023)</w:t>
      </w:r>
      <w:r w:rsidR="00E5259C">
        <w:fldChar w:fldCharType="end"/>
      </w:r>
      <w:r w:rsidR="00E5259C">
        <w:t xml:space="preserve">. </w:t>
      </w:r>
    </w:p>
    <w:p w14:paraId="0EA11162" w14:textId="6A2EC459" w:rsidR="00862972" w:rsidRDefault="00862972" w:rsidP="00EA7AE3">
      <w:pPr>
        <w:pStyle w:val="Heading2"/>
      </w:pPr>
      <w:bookmarkStart w:id="9" w:name="_Toc202797123"/>
      <w:r>
        <w:t xml:space="preserve">3. </w:t>
      </w:r>
      <w:r w:rsidR="00EA7AE3">
        <w:t>RESULTS</w:t>
      </w:r>
      <w:bookmarkEnd w:id="9"/>
    </w:p>
    <w:p w14:paraId="5424A2A9" w14:textId="77777777" w:rsidR="00862972" w:rsidRDefault="00862972" w:rsidP="00EA7AE3">
      <w:pPr>
        <w:pStyle w:val="Heading3"/>
      </w:pPr>
      <w:bookmarkStart w:id="10" w:name="_Toc202797124"/>
      <w:r>
        <w:t>3.1 | Error estimation and correction</w:t>
      </w:r>
      <w:bookmarkEnd w:id="10"/>
    </w:p>
    <w:p w14:paraId="1C8100DE" w14:textId="7F2C4835" w:rsidR="00862972"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lastRenderedPageBreak/>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017 (SE= 0.003)</m:t>
        </m:r>
      </m:oMath>
      <w:r>
        <w:rPr>
          <w:rFonts w:eastAsiaTheme="minorEastAsia"/>
        </w:rPr>
        <w:t xml:space="preserve">) </w:t>
      </w:r>
      <w:r w:rsidR="003157A0">
        <w:t xml:space="preserve">reduced </w:t>
      </w:r>
      <w:r w:rsidR="000B1C5B">
        <w:t xml:space="preserve">average </w:t>
      </w:r>
      <w:r w:rsidR="003157A0">
        <w:t xml:space="preserve">length error to </w:t>
      </w:r>
      <w:r>
        <w:t xml:space="preserve">0.12 % length </w:t>
      </w:r>
      <w:r w:rsidR="003157A0">
        <w:t xml:space="preserve">error </w:t>
      </w:r>
      <w:r>
        <w:t>(</w:t>
      </w:r>
      <w:r w:rsidRPr="001C3BB0">
        <w:rPr>
          <w:i/>
          <w:iCs/>
        </w:rPr>
        <w:t>SD = 3.15</w:t>
      </w:r>
      <w:r w:rsidR="003729E9">
        <w:rPr>
          <w:i/>
          <w:iCs/>
        </w:rPr>
        <w:t>%</w:t>
      </w:r>
      <w:r>
        <w:t xml:space="preserve">). </w:t>
      </w:r>
    </w:p>
    <w:p w14:paraId="1C0B0577" w14:textId="77777777" w:rsidR="00862972" w:rsidRDefault="00862972" w:rsidP="00EA7AE3">
      <w:pPr>
        <w:pStyle w:val="Heading3"/>
      </w:pPr>
      <w:bookmarkStart w:id="11" w:name="_Toc202797125"/>
      <w:r>
        <w:t>3.2 | Whale measurements and photo-identification</w:t>
      </w:r>
      <w:bookmarkEnd w:id="11"/>
    </w:p>
    <w:p w14:paraId="73810721" w14:textId="1682330D" w:rsidR="003729E9" w:rsidRPr="00774426" w:rsidRDefault="000B1C5B" w:rsidP="00862972">
      <w:pPr>
        <w:keepNext/>
      </w:pPr>
      <w:r>
        <w:t xml:space="preserve"> </w:t>
      </w:r>
      <w:r w:rsidR="00B624C8">
        <w:t xml:space="preserve">We were able to </w:t>
      </w:r>
      <w:r w:rsidR="00F43927">
        <w:t>extract</w:t>
      </w:r>
      <w:r w:rsidR="00B624C8">
        <w:t xml:space="preserve"> </w:t>
      </w:r>
      <w:r w:rsidR="008732DD">
        <w:rPr>
          <w:i/>
          <w:iCs/>
        </w:rPr>
        <w:t>N</w:t>
      </w:r>
      <w:r w:rsidR="000C25A4">
        <w:rPr>
          <w:i/>
          <w:iCs/>
        </w:rPr>
        <w:t>R</w:t>
      </w:r>
      <w:r w:rsidR="00C61B9F">
        <w:rPr>
          <w:i/>
          <w:iCs/>
          <w:vertAlign w:val="subscript"/>
        </w:rPr>
        <w:t>dorsal</w:t>
      </w:r>
      <w:r w:rsidR="00B624C8">
        <w:rPr>
          <w:i/>
          <w:iCs/>
        </w:rPr>
        <w:t xml:space="preserve"> </w:t>
      </w:r>
      <w:r w:rsidR="00F43927">
        <w:t>metrics more frequently</w:t>
      </w:r>
      <w:r w:rsidR="00B624C8">
        <w:t xml:space="preserve"> than </w:t>
      </w:r>
      <w:r w:rsidR="008732DD">
        <w:rPr>
          <w:i/>
          <w:iCs/>
        </w:rPr>
        <w:t>N</w:t>
      </w:r>
      <w:r w:rsidR="000C25A4">
        <w:rPr>
          <w:i/>
          <w:iCs/>
        </w:rPr>
        <w:t>R</w:t>
      </w:r>
      <w:r w:rsidR="00C61B9F">
        <w:rPr>
          <w:i/>
          <w:iCs/>
          <w:vertAlign w:val="subscript"/>
        </w:rPr>
        <w:t>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r>
        <w:t xml:space="preserve">altitude </w:t>
      </w:r>
      <w:r w:rsidR="00862972">
        <w:t xml:space="preserve">had high enough quality (Q3 – 5) </w:t>
      </w:r>
      <w:r w:rsidR="00774426">
        <w:t>for initial identification</w:t>
      </w:r>
      <w:r w:rsidR="00862972">
        <w:t xml:space="preserve"> (</w:t>
      </w:r>
      <w:r w:rsidR="00862972">
        <w:fldChar w:fldCharType="begin"/>
      </w:r>
      <w:r w:rsidR="00862972">
        <w:instrText xml:space="preserve"> REF _Ref201088861 \h </w:instrText>
      </w:r>
      <w:r w:rsidR="00862972">
        <w:fldChar w:fldCharType="separate"/>
      </w:r>
      <w:r w:rsidR="00AB0A54">
        <w:t xml:space="preserve">Figure </w:t>
      </w:r>
      <w:r w:rsidR="00AB0A54">
        <w:rPr>
          <w:noProof/>
        </w:rPr>
        <w:t>2</w:t>
      </w:r>
      <w:r w:rsidR="00862972">
        <w:fldChar w:fldCharType="end"/>
      </w:r>
      <w:r w:rsidR="00862972">
        <w:t>)</w:t>
      </w:r>
      <w:r w:rsidR="00774426">
        <w:t xml:space="preserve">, resulting in </w:t>
      </w:r>
      <w:r w:rsidR="00EA7AE3">
        <w:t xml:space="preserve">504 still images assigned to 90 individuals for which </w:t>
      </w:r>
      <w:r w:rsidR="00EA7AE3">
        <w:rPr>
          <w:i/>
          <w:iCs/>
        </w:rPr>
        <w:t xml:space="preserve">TL </w:t>
      </w:r>
      <w:r w:rsidR="00EA7AE3">
        <w:t xml:space="preserve">could be measured at least once, and </w:t>
      </w:r>
      <w:r w:rsidR="00774426">
        <w:t xml:space="preserve">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w:t>
      </w:r>
      <w:r w:rsidR="008711DA">
        <w:rPr>
          <w:i/>
          <w:iCs/>
        </w:rPr>
        <w:t>N</w:t>
      </w:r>
      <w:r w:rsidR="00774426">
        <w:rPr>
          <w:i/>
          <w:iCs/>
        </w:rPr>
        <w:t>R</w:t>
      </w:r>
      <w:r w:rsidR="008711DA">
        <w:rPr>
          <w:i/>
          <w:iCs/>
          <w:vertAlign w:val="subscript"/>
        </w:rPr>
        <w:t>dorsal</w:t>
      </w:r>
      <w:r w:rsidR="00774426">
        <w:rPr>
          <w:i/>
          <w:iCs/>
        </w:rPr>
        <w:t xml:space="preserve">, </w:t>
      </w:r>
      <w:r w:rsidR="00774426">
        <w:t xml:space="preserve">and </w:t>
      </w:r>
      <w:r w:rsidR="008711DA">
        <w:rPr>
          <w:i/>
          <w:iCs/>
        </w:rPr>
        <w:t>N</w:t>
      </w:r>
      <w:r w:rsidR="00774426">
        <w:rPr>
          <w:i/>
          <w:iCs/>
        </w:rPr>
        <w:t>R</w:t>
      </w:r>
      <w:r w:rsidR="008711DA">
        <w:rPr>
          <w:i/>
          <w:iCs/>
          <w:vertAlign w:val="subscript"/>
        </w:rPr>
        <w:t>flipper</w:t>
      </w:r>
      <w:r w:rsidR="00774426">
        <w:rPr>
          <w:i/>
          <w:iCs/>
        </w:rPr>
        <w:t xml:space="preserve"> </w:t>
      </w:r>
      <w:r w:rsidR="000C25A4">
        <w:t xml:space="preserve">could be measured at least three times. </w:t>
      </w:r>
    </w:p>
    <w:p w14:paraId="71DDE81B" w14:textId="025B72E1" w:rsidR="00537453" w:rsidRDefault="00537453" w:rsidP="00862972">
      <w:pPr>
        <w:keepNext/>
      </w:pPr>
      <w:r>
        <w:rPr>
          <w:noProof/>
        </w:rPr>
        <w:drawing>
          <wp:inline distT="0" distB="0" distL="0" distR="0" wp14:anchorId="0952D751" wp14:editId="5CAD84FF">
            <wp:extent cx="2440270" cy="2440270"/>
            <wp:effectExtent l="0" t="0" r="0" b="0"/>
            <wp:docPr id="148756678" name="Picture 16"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56678" name="Picture 16" descr="A graph with a number of box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52732" cy="2452732"/>
                    </a:xfrm>
                    <a:prstGeom prst="rect">
                      <a:avLst/>
                    </a:prstGeom>
                  </pic:spPr>
                </pic:pic>
              </a:graphicData>
            </a:graphic>
          </wp:inline>
        </w:drawing>
      </w:r>
    </w:p>
    <w:p w14:paraId="41ACD865" w14:textId="214D92DE" w:rsidR="00862972" w:rsidRPr="001625DA" w:rsidRDefault="00862972" w:rsidP="00862972">
      <w:pPr>
        <w:pStyle w:val="Caption"/>
        <w:rPr>
          <w:i w:val="0"/>
          <w:iCs w:val="0"/>
          <w:color w:val="auto"/>
        </w:rPr>
      </w:pPr>
      <w:bookmarkStart w:id="12" w:name="_Ref201088861"/>
      <w:r w:rsidRPr="001625DA">
        <w:rPr>
          <w:b/>
          <w:bCs/>
          <w:color w:val="auto"/>
        </w:rPr>
        <w:t xml:space="preserve">Figure </w:t>
      </w:r>
      <w:r w:rsidR="007459AF" w:rsidRPr="001625DA">
        <w:rPr>
          <w:b/>
          <w:bCs/>
          <w:color w:val="auto"/>
        </w:rPr>
        <w:fldChar w:fldCharType="begin"/>
      </w:r>
      <w:r w:rsidR="007459AF" w:rsidRPr="001625DA">
        <w:rPr>
          <w:b/>
          <w:bCs/>
          <w:color w:val="auto"/>
        </w:rPr>
        <w:instrText xml:space="preserve"> SEQ Figure \* ARABIC </w:instrText>
      </w:r>
      <w:r w:rsidR="007459AF" w:rsidRPr="001625DA">
        <w:rPr>
          <w:b/>
          <w:bCs/>
          <w:color w:val="auto"/>
        </w:rPr>
        <w:fldChar w:fldCharType="separate"/>
      </w:r>
      <w:r w:rsidR="00AB0A54" w:rsidRPr="001625DA">
        <w:rPr>
          <w:b/>
          <w:bCs/>
          <w:noProof/>
          <w:color w:val="auto"/>
        </w:rPr>
        <w:t>2</w:t>
      </w:r>
      <w:r w:rsidR="007459AF" w:rsidRPr="001625DA">
        <w:rPr>
          <w:b/>
          <w:bCs/>
          <w:noProof/>
          <w:color w:val="auto"/>
        </w:rPr>
        <w:fldChar w:fldCharType="end"/>
      </w:r>
      <w:bookmarkEnd w:id="12"/>
      <w:r w:rsidRPr="001625DA">
        <w:rPr>
          <w:b/>
          <w:bCs/>
          <w:color w:val="auto"/>
        </w:rPr>
        <w:t>.</w:t>
      </w:r>
      <w:r w:rsidRPr="001625DA">
        <w:rPr>
          <w:color w:val="auto"/>
        </w:rPr>
        <w:t xml:space="preserve"> </w:t>
      </w:r>
      <w:r w:rsidRPr="001625DA">
        <w:rPr>
          <w:i w:val="0"/>
          <w:iCs w:val="0"/>
          <w:color w:val="auto"/>
        </w:rPr>
        <w:t xml:space="preserve">Corrected </w:t>
      </w:r>
      <w:r w:rsidR="00AB7339">
        <w:rPr>
          <w:i w:val="0"/>
          <w:iCs w:val="0"/>
          <w:color w:val="auto"/>
        </w:rPr>
        <w:t>drone a</w:t>
      </w:r>
      <w:r w:rsidRPr="001625DA">
        <w:rPr>
          <w:i w:val="0"/>
          <w:iCs w:val="0"/>
          <w:color w:val="auto"/>
        </w:rPr>
        <w:t>ltitude (m) distribution across photo quality ratings (Q</w:t>
      </w:r>
      <w:r w:rsidR="00AB7339">
        <w:rPr>
          <w:i w:val="0"/>
          <w:iCs w:val="0"/>
          <w:color w:val="auto"/>
        </w:rPr>
        <w:t>1 -5</w:t>
      </w:r>
      <w:r w:rsidRPr="001625DA">
        <w:rPr>
          <w:i w:val="0"/>
          <w:iCs w:val="0"/>
          <w:color w:val="auto"/>
        </w:rPr>
        <w:t xml:space="preserve">) of still images. The 70 m threshold is shown for reference. </w:t>
      </w:r>
    </w:p>
    <w:p w14:paraId="1193316F" w14:textId="77777777" w:rsidR="00583D2A" w:rsidRDefault="00583D2A" w:rsidP="00583D2A">
      <w:pPr>
        <w:pStyle w:val="Heading3"/>
      </w:pPr>
      <w:bookmarkStart w:id="13" w:name="_Toc202797126"/>
      <w:r>
        <w:t>3.3 | Sex and age class inference</w:t>
      </w:r>
      <w:bookmarkEnd w:id="13"/>
    </w:p>
    <w:p w14:paraId="56DC23FF" w14:textId="77777777" w:rsidR="00583D2A" w:rsidRPr="000C6EAF" w:rsidRDefault="00583D2A" w:rsidP="00583D2A">
      <w:pPr>
        <w:pStyle w:val="Heading4"/>
      </w:pPr>
      <w:r>
        <w:t>3.3.1 Parameter optimization</w:t>
      </w:r>
    </w:p>
    <w:p w14:paraId="565DE213" w14:textId="3C74FE05" w:rsidR="00583D2A" w:rsidRDefault="00583D2A" w:rsidP="00583D2A">
      <w:commentRangeStart w:id="14"/>
      <w:r>
        <w:t xml:space="preserve">Optimal values for </w:t>
      </w:r>
      <w:proofErr w:type="spellStart"/>
      <w:r>
        <w:rPr>
          <w:i/>
          <w:iCs/>
        </w:rPr>
        <w:t>fr</w:t>
      </w:r>
      <w:proofErr w:type="spellEnd"/>
      <w:r>
        <w:rPr>
          <w:i/>
          <w:iCs/>
        </w:rPr>
        <w:t xml:space="preserve">, </w:t>
      </w:r>
      <w:proofErr w:type="spellStart"/>
      <w:r>
        <w:rPr>
          <w:i/>
          <w:iCs/>
        </w:rPr>
        <w:t>max</w:t>
      </w:r>
      <w:r>
        <w:rPr>
          <w:i/>
          <w:iCs/>
          <w:vertAlign w:val="subscript"/>
        </w:rPr>
        <w:t>f</w:t>
      </w:r>
      <w:proofErr w:type="spellEnd"/>
      <w:r>
        <w:rPr>
          <w:i/>
          <w:iCs/>
        </w:rPr>
        <w:t xml:space="preserve">, </w:t>
      </w:r>
      <w:proofErr w:type="spellStart"/>
      <w:r>
        <w:rPr>
          <w:i/>
          <w:iCs/>
        </w:rPr>
        <w:t>mr</w:t>
      </w:r>
      <w:proofErr w:type="spellEnd"/>
      <w:r>
        <w:rPr>
          <w:i/>
          <w:iCs/>
        </w:rPr>
        <w:t xml:space="preserve"> and </w:t>
      </w:r>
      <w:proofErr w:type="spellStart"/>
      <w:r>
        <w:rPr>
          <w:i/>
          <w:iCs/>
        </w:rPr>
        <w:t>max</w:t>
      </w:r>
      <w:r>
        <w:rPr>
          <w:i/>
          <w:iCs/>
          <w:vertAlign w:val="subscript"/>
        </w:rPr>
        <w:t>m</w:t>
      </w:r>
      <w:proofErr w:type="spellEnd"/>
      <w:r>
        <w:t xml:space="preserve"> varied more across bootstrap iterations </w:t>
      </w:r>
      <w:r w:rsidR="003C2CB8">
        <w:t>of the</w:t>
      </w:r>
      <w:r>
        <w:t xml:space="preserve"> model</w:t>
      </w:r>
      <w:r w:rsidR="003C2CB8">
        <w:t>s</w:t>
      </w:r>
      <w:r>
        <w:t xml:space="preserve"> fit with </w:t>
      </w:r>
      <w:r w:rsidR="008732DD">
        <w:rPr>
          <w:i/>
          <w:iCs/>
        </w:rPr>
        <w:t>N</w:t>
      </w:r>
      <w:r>
        <w:rPr>
          <w:i/>
          <w:iCs/>
        </w:rPr>
        <w:t>R</w:t>
      </w:r>
      <w:r w:rsidR="001247C4">
        <w:rPr>
          <w:i/>
          <w:iCs/>
          <w:vertAlign w:val="subscript"/>
        </w:rPr>
        <w:t>d</w:t>
      </w:r>
      <w:r w:rsidR="00805339">
        <w:rPr>
          <w:i/>
          <w:iCs/>
          <w:vertAlign w:val="subscript"/>
        </w:rPr>
        <w:t>orsal</w:t>
      </w:r>
      <w:r>
        <w:rPr>
          <w:i/>
          <w:iCs/>
        </w:rPr>
        <w:t xml:space="preserve"> </w:t>
      </w:r>
      <w:r>
        <w:t xml:space="preserve">than </w:t>
      </w:r>
      <w:r w:rsidR="008732DD">
        <w:rPr>
          <w:i/>
          <w:iCs/>
        </w:rPr>
        <w:t>N</w:t>
      </w:r>
      <w:r>
        <w:rPr>
          <w:i/>
          <w:iCs/>
        </w:rPr>
        <w:t>R</w:t>
      </w:r>
      <w:r w:rsidR="001247C4">
        <w:rPr>
          <w:i/>
          <w:iCs/>
          <w:vertAlign w:val="subscript"/>
        </w:rPr>
        <w:t>f</w:t>
      </w:r>
      <w:r w:rsidR="00805339">
        <w:rPr>
          <w:i/>
          <w:iCs/>
          <w:vertAlign w:val="subscript"/>
        </w:rPr>
        <w:t>lipper</w:t>
      </w:r>
      <w:r>
        <w:rPr>
          <w:i/>
          <w:iCs/>
        </w:rPr>
        <w:t xml:space="preserve"> </w:t>
      </w:r>
      <w:r>
        <w:t>(</w:t>
      </w:r>
      <w:r>
        <w:fldChar w:fldCharType="begin"/>
      </w:r>
      <w:r>
        <w:instrText xml:space="preserve"> REF _Ref201835481 \h </w:instrText>
      </w:r>
      <w:r>
        <w:fldChar w:fldCharType="separate"/>
      </w:r>
      <w:r w:rsidRPr="0084730E">
        <w:rPr>
          <w:b/>
          <w:bCs/>
        </w:rPr>
        <w:t xml:space="preserve">Table </w:t>
      </w:r>
      <w:r>
        <w:rPr>
          <w:b/>
          <w:bCs/>
          <w:noProof/>
        </w:rPr>
        <w:t>2</w:t>
      </w:r>
      <w:r>
        <w:fldChar w:fldCharType="end"/>
      </w:r>
      <w:r>
        <w:t xml:space="preserve">), </w:t>
      </w:r>
      <w:commentRangeEnd w:id="14"/>
      <w:r>
        <w:rPr>
          <w:rStyle w:val="CommentReference"/>
        </w:rPr>
        <w:commentReference w:id="14"/>
      </w:r>
      <w:r>
        <w:t xml:space="preserve">resulting in generally higher levels of uncertainty associated with models based on </w:t>
      </w:r>
      <w:r w:rsidR="001247C4">
        <w:rPr>
          <w:i/>
          <w:iCs/>
        </w:rPr>
        <w:t>NR</w:t>
      </w:r>
      <w:r w:rsidR="001247C4">
        <w:rPr>
          <w:i/>
          <w:iCs/>
          <w:vertAlign w:val="subscript"/>
        </w:rPr>
        <w:t>dorsal</w:t>
      </w:r>
      <w:r>
        <w:t xml:space="preserve"> than </w:t>
      </w:r>
      <w:r w:rsidR="001247C4">
        <w:rPr>
          <w:i/>
          <w:iCs/>
        </w:rPr>
        <w:t>NR</w:t>
      </w:r>
      <w:r w:rsidR="001247C4">
        <w:rPr>
          <w:i/>
          <w:iCs/>
          <w:vertAlign w:val="subscript"/>
        </w:rPr>
        <w:t>flipper</w:t>
      </w:r>
      <w:r w:rsidR="001247C4">
        <w:rPr>
          <w:i/>
          <w:iCs/>
        </w:rPr>
        <w:t xml:space="preserve"> </w:t>
      </w:r>
      <w:r>
        <w:t>(</w:t>
      </w:r>
      <w:r>
        <w:fldChar w:fldCharType="begin"/>
      </w:r>
      <w:r>
        <w:instrText xml:space="preserve"> REF _Ref201775677 \h </w:instrText>
      </w:r>
      <w:r>
        <w:fldChar w:fldCharType="separate"/>
      </w:r>
      <w:r w:rsidRPr="00A17E91">
        <w:rPr>
          <w:b/>
          <w:bCs/>
        </w:rPr>
        <w:t xml:space="preserve">Figure </w:t>
      </w:r>
      <w:r>
        <w:rPr>
          <w:b/>
          <w:bCs/>
          <w:noProof/>
        </w:rPr>
        <w:t>3</w:t>
      </w:r>
      <w:r>
        <w:fldChar w:fldCharType="end"/>
      </w:r>
      <w:r>
        <w:t xml:space="preserve">). </w:t>
      </w:r>
      <w:proofErr w:type="spellStart"/>
      <w:r w:rsidR="008732DD">
        <w:rPr>
          <w:i/>
          <w:iCs/>
        </w:rPr>
        <w:t>f</w:t>
      </w:r>
      <w:r>
        <w:rPr>
          <w:i/>
          <w:iCs/>
        </w:rPr>
        <w:t>r</w:t>
      </w:r>
      <w:proofErr w:type="spellEnd"/>
      <w:r>
        <w:rPr>
          <w:i/>
          <w:iCs/>
        </w:rPr>
        <w:t xml:space="preserve"> </w:t>
      </w:r>
      <w:r>
        <w:t xml:space="preserve">values were highly variable in both models, resulting in a high degree of uncertainty in modeling </w:t>
      </w:r>
      <w:r w:rsidR="008732DD">
        <w:t xml:space="preserve">the </w:t>
      </w:r>
      <w:r w:rsidR="008732DD">
        <w:rPr>
          <w:i/>
          <w:iCs/>
        </w:rPr>
        <w:t>N</w:t>
      </w:r>
      <w:r>
        <w:rPr>
          <w:i/>
          <w:iCs/>
        </w:rPr>
        <w:t xml:space="preserve">R </w:t>
      </w:r>
      <w:r>
        <w:t>of smaller (&lt; 6 m) whales (</w:t>
      </w:r>
      <w:r>
        <w:fldChar w:fldCharType="begin"/>
      </w:r>
      <w:r>
        <w:instrText xml:space="preserve"> REF _Ref201775677 \h </w:instrText>
      </w:r>
      <w:r>
        <w:fldChar w:fldCharType="separate"/>
      </w:r>
      <w:r w:rsidRPr="00A17E91">
        <w:rPr>
          <w:b/>
          <w:bCs/>
        </w:rPr>
        <w:t xml:space="preserve">Figure </w:t>
      </w:r>
      <w:r>
        <w:rPr>
          <w:b/>
          <w:bCs/>
          <w:noProof/>
        </w:rPr>
        <w:t>3</w:t>
      </w:r>
      <w:r>
        <w:fldChar w:fldCharType="end"/>
      </w:r>
      <w:r>
        <w:t xml:space="preserve">). Still, the divergence in </w:t>
      </w:r>
      <w:r w:rsidR="008732DD">
        <w:rPr>
          <w:i/>
          <w:iCs/>
        </w:rPr>
        <w:t>N</w:t>
      </w:r>
      <w:r>
        <w:rPr>
          <w:i/>
          <w:iCs/>
        </w:rPr>
        <w:t>R</w:t>
      </w:r>
      <w:r>
        <w:t xml:space="preserve"> between males and females after </w:t>
      </w:r>
      <w:r>
        <w:rPr>
          <w:i/>
          <w:iCs/>
        </w:rPr>
        <w:t xml:space="preserve">chm </w:t>
      </w:r>
      <w:r>
        <w:t xml:space="preserve">was consistently more pronounced </w:t>
      </w:r>
      <w:r w:rsidR="003C2CB8">
        <w:t>in</w:t>
      </w:r>
      <w:r>
        <w:t xml:space="preserve"> </w:t>
      </w:r>
      <w:r w:rsidR="003C2CB8">
        <w:t>models based</w:t>
      </w:r>
      <w:r>
        <w:t xml:space="preserve"> on </w:t>
      </w:r>
      <w:r w:rsidR="001247C4">
        <w:rPr>
          <w:i/>
          <w:iCs/>
        </w:rPr>
        <w:lastRenderedPageBreak/>
        <w:t>NR</w:t>
      </w:r>
      <w:r w:rsidR="001247C4">
        <w:rPr>
          <w:i/>
          <w:iCs/>
          <w:vertAlign w:val="subscript"/>
        </w:rPr>
        <w:t>flipper</w:t>
      </w:r>
      <w:r>
        <w:t xml:space="preserve">, partly because large males </w:t>
      </w:r>
      <w:r w:rsidR="008732DD">
        <w:t xml:space="preserve">(&gt; 13. 7 m) </w:t>
      </w:r>
      <w:r>
        <w:t xml:space="preserve">had disproportionately higher </w:t>
      </w:r>
      <w:r w:rsidR="001247C4">
        <w:rPr>
          <w:i/>
          <w:iCs/>
        </w:rPr>
        <w:t>NR</w:t>
      </w:r>
      <w:r w:rsidR="001247C4">
        <w:rPr>
          <w:i/>
          <w:iCs/>
          <w:vertAlign w:val="subscript"/>
        </w:rPr>
        <w:t>flipper</w:t>
      </w:r>
      <w:r w:rsidR="001247C4">
        <w:rPr>
          <w:i/>
          <w:iCs/>
        </w:rPr>
        <w:t xml:space="preserve"> </w:t>
      </w:r>
      <w:r>
        <w:t xml:space="preserve">than the rest of individuals, while their </w:t>
      </w:r>
      <w:r w:rsidR="001247C4">
        <w:rPr>
          <w:i/>
          <w:iCs/>
        </w:rPr>
        <w:t>NR</w:t>
      </w:r>
      <w:r w:rsidR="001247C4">
        <w:rPr>
          <w:i/>
          <w:iCs/>
          <w:vertAlign w:val="subscript"/>
        </w:rPr>
        <w:t>dorsal</w:t>
      </w:r>
      <w:r w:rsidR="001247C4">
        <w:rPr>
          <w:i/>
          <w:iCs/>
        </w:rPr>
        <w:t xml:space="preserve"> </w:t>
      </w:r>
      <w:r w:rsidR="00E95600">
        <w:t>are</w:t>
      </w:r>
      <w:r>
        <w:t xml:space="preserve"> closer to</w:t>
      </w:r>
      <w:r w:rsidR="003C2CB8">
        <w:t xml:space="preserve"> those</w:t>
      </w:r>
      <w:r>
        <w:t xml:space="preserve"> the general population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t>). Estimates of asymptote parameters (</w:t>
      </w:r>
      <w:proofErr w:type="spellStart"/>
      <w:r>
        <w:rPr>
          <w:i/>
          <w:iCs/>
        </w:rPr>
        <w:t>max</w:t>
      </w:r>
      <w:r>
        <w:rPr>
          <w:i/>
          <w:iCs/>
          <w:vertAlign w:val="subscript"/>
        </w:rPr>
        <w:t>f</w:t>
      </w:r>
      <w:proofErr w:type="spellEnd"/>
      <w:r>
        <w:rPr>
          <w:i/>
          <w:iCs/>
          <w:vertAlign w:val="subscript"/>
        </w:rPr>
        <w:t xml:space="preserve">  </w:t>
      </w:r>
      <w:r>
        <w:t xml:space="preserve">and </w:t>
      </w:r>
      <w:proofErr w:type="spellStart"/>
      <w:r>
        <w:rPr>
          <w:i/>
          <w:iCs/>
        </w:rPr>
        <w:t>max</w:t>
      </w:r>
      <w:r>
        <w:rPr>
          <w:i/>
          <w:iCs/>
          <w:vertAlign w:val="subscript"/>
        </w:rPr>
        <w:t>m</w:t>
      </w:r>
      <w:proofErr w:type="spellEnd"/>
      <w:r>
        <w:t xml:space="preserve">) were generally </w:t>
      </w:r>
      <w:r w:rsidR="00AB1071">
        <w:t>less variable</w:t>
      </w:r>
      <w:r>
        <w:t xml:space="preserve"> than growth parameters (</w:t>
      </w:r>
      <w:proofErr w:type="spellStart"/>
      <w:r>
        <w:rPr>
          <w:i/>
          <w:iCs/>
        </w:rPr>
        <w:t>fr</w:t>
      </w:r>
      <w:proofErr w:type="spellEnd"/>
      <w:r>
        <w:rPr>
          <w:i/>
          <w:iCs/>
        </w:rPr>
        <w:t xml:space="preserve"> </w:t>
      </w:r>
      <w:r>
        <w:t xml:space="preserve">and </w:t>
      </w:r>
      <w:proofErr w:type="spellStart"/>
      <w:r>
        <w:rPr>
          <w:i/>
          <w:iCs/>
        </w:rPr>
        <w:t>mr</w:t>
      </w:r>
      <w:proofErr w:type="spellEnd"/>
      <w:r>
        <w:t xml:space="preserve">), although some iterations of </w:t>
      </w:r>
      <w:r w:rsidR="008E7641">
        <w:rPr>
          <w:i/>
          <w:iCs/>
        </w:rPr>
        <w:t>NR</w:t>
      </w:r>
      <w:r w:rsidR="008E7641">
        <w:rPr>
          <w:i/>
          <w:iCs/>
          <w:vertAlign w:val="subscript"/>
        </w:rPr>
        <w:t>dorsal</w:t>
      </w:r>
      <w:r w:rsidR="008E7641">
        <w:t xml:space="preserve"> </w:t>
      </w:r>
      <w:r>
        <w:t>model</w:t>
      </w:r>
      <w:r w:rsidR="003C2CB8">
        <w:t>s</w:t>
      </w:r>
      <w:r>
        <w:t xml:space="preserve"> resulted in distant outliers of the male-specific parameters (</w:t>
      </w:r>
      <w:proofErr w:type="spellStart"/>
      <w:r w:rsidRPr="00BB3941">
        <w:rPr>
          <w:i/>
          <w:iCs/>
        </w:rPr>
        <w:t>mr</w:t>
      </w:r>
      <w:proofErr w:type="spellEnd"/>
      <w:r>
        <w:t xml:space="preserve"> and </w:t>
      </w:r>
      <w:proofErr w:type="spellStart"/>
      <w:r>
        <w:rPr>
          <w:i/>
          <w:iCs/>
        </w:rPr>
        <w:t>max</w:t>
      </w:r>
      <w:r>
        <w:rPr>
          <w:i/>
          <w:iCs/>
          <w:vertAlign w:val="subscript"/>
        </w:rPr>
        <w:t>m</w:t>
      </w:r>
      <w:proofErr w:type="spellEnd"/>
      <w:r>
        <w:t xml:space="preserve">; </w:t>
      </w:r>
      <w:r>
        <w:fldChar w:fldCharType="begin"/>
      </w:r>
      <w:r>
        <w:instrText xml:space="preserve"> REF _Ref201777558 \h </w:instrText>
      </w:r>
      <w:r>
        <w:fldChar w:fldCharType="separate"/>
      </w:r>
      <w:r w:rsidRPr="00170AE9">
        <w:rPr>
          <w:b/>
          <w:bCs/>
        </w:rPr>
        <w:t xml:space="preserve">Figure </w:t>
      </w:r>
      <w:r>
        <w:rPr>
          <w:b/>
          <w:bCs/>
          <w:noProof/>
        </w:rPr>
        <w:t>4</w:t>
      </w:r>
      <w:r>
        <w:fldChar w:fldCharType="end"/>
      </w:r>
      <w:r>
        <w:t xml:space="preserve">)  </w:t>
      </w:r>
    </w:p>
    <w:p w14:paraId="6AB6D714" w14:textId="5C7C781F" w:rsidR="00583D2A" w:rsidRPr="008E7641" w:rsidRDefault="00583D2A" w:rsidP="00583D2A">
      <w:pPr>
        <w:pStyle w:val="Caption"/>
        <w:keepNext/>
        <w:rPr>
          <w:i w:val="0"/>
          <w:iCs w:val="0"/>
          <w:color w:val="000000" w:themeColor="text1"/>
        </w:rPr>
      </w:pPr>
      <w:bookmarkStart w:id="15" w:name="_Ref201835481"/>
      <w:r w:rsidRPr="008E7641">
        <w:rPr>
          <w:b/>
          <w:bCs/>
          <w:color w:val="000000" w:themeColor="text1"/>
        </w:rPr>
        <w:t xml:space="preserve">Table </w:t>
      </w:r>
      <w:r w:rsidRPr="008E7641">
        <w:rPr>
          <w:b/>
          <w:bCs/>
          <w:color w:val="000000" w:themeColor="text1"/>
        </w:rPr>
        <w:fldChar w:fldCharType="begin"/>
      </w:r>
      <w:r w:rsidRPr="008E7641">
        <w:rPr>
          <w:b/>
          <w:bCs/>
          <w:color w:val="000000" w:themeColor="text1"/>
        </w:rPr>
        <w:instrText xml:space="preserve"> SEQ Table \* ARABIC </w:instrText>
      </w:r>
      <w:r w:rsidRPr="008E7641">
        <w:rPr>
          <w:b/>
          <w:bCs/>
          <w:color w:val="000000" w:themeColor="text1"/>
        </w:rPr>
        <w:fldChar w:fldCharType="separate"/>
      </w:r>
      <w:r w:rsidRPr="008E7641">
        <w:rPr>
          <w:b/>
          <w:bCs/>
          <w:noProof/>
          <w:color w:val="000000" w:themeColor="text1"/>
        </w:rPr>
        <w:t>2</w:t>
      </w:r>
      <w:r w:rsidRPr="008E7641">
        <w:rPr>
          <w:b/>
          <w:bCs/>
          <w:color w:val="000000" w:themeColor="text1"/>
        </w:rPr>
        <w:fldChar w:fldCharType="end"/>
      </w:r>
      <w:bookmarkEnd w:id="15"/>
      <w:r w:rsidRPr="008E7641">
        <w:rPr>
          <w:color w:val="000000" w:themeColor="text1"/>
        </w:rPr>
        <w:t xml:space="preserve">. </w:t>
      </w:r>
      <w:r w:rsidRPr="008E7641">
        <w:rPr>
          <w:i w:val="0"/>
          <w:iCs w:val="0"/>
          <w:color w:val="000000" w:themeColor="text1"/>
        </w:rPr>
        <w:t>Bootstrapped means and 95</w:t>
      </w:r>
      <w:r w:rsidRPr="008E7641">
        <w:rPr>
          <w:i w:val="0"/>
          <w:iCs w:val="0"/>
          <w:color w:val="000000" w:themeColor="text1"/>
          <w:vertAlign w:val="superscript"/>
        </w:rPr>
        <w:t>th</w:t>
      </w:r>
      <w:r w:rsidRPr="008E7641">
        <w:rPr>
          <w:i w:val="0"/>
          <w:iCs w:val="0"/>
          <w:color w:val="000000" w:themeColor="text1"/>
        </w:rPr>
        <w:t xml:space="preserve"> percentile confidence intervals (95% CI) based on 1000 iterations for parameters relating sperm whale length (m) and </w:t>
      </w:r>
      <w:commentRangeStart w:id="16"/>
      <w:r w:rsidRPr="008E7641">
        <w:rPr>
          <w:i w:val="0"/>
          <w:iCs w:val="0"/>
          <w:color w:val="000000" w:themeColor="text1"/>
        </w:rPr>
        <w:t xml:space="preserve">nose-to-body ratio </w:t>
      </w:r>
      <w:commentRangeEnd w:id="16"/>
      <w:r w:rsidRPr="008E7641">
        <w:rPr>
          <w:rStyle w:val="CommentReference"/>
          <w:i w:val="0"/>
          <w:iCs w:val="0"/>
          <w:color w:val="000000" w:themeColor="text1"/>
          <w:sz w:val="18"/>
          <w:szCs w:val="18"/>
        </w:rPr>
        <w:commentReference w:id="16"/>
      </w:r>
      <w:r w:rsidRPr="008E7641">
        <w:rPr>
          <w:i w:val="0"/>
          <w:iCs w:val="0"/>
          <w:color w:val="000000" w:themeColor="text1"/>
        </w:rPr>
        <w:t>(</w:t>
      </w:r>
      <w:r w:rsidR="00DF217B" w:rsidRPr="008E7641">
        <w:rPr>
          <w:color w:val="000000" w:themeColor="text1"/>
        </w:rPr>
        <w:t>N</w:t>
      </w:r>
      <w:r w:rsidRPr="008E7641">
        <w:rPr>
          <w:color w:val="000000" w:themeColor="text1"/>
        </w:rPr>
        <w:t>R</w:t>
      </w:r>
      <w:r w:rsidRPr="008E7641">
        <w:rPr>
          <w:i w:val="0"/>
          <w:iCs w:val="0"/>
          <w:color w:val="000000" w:themeColor="text1"/>
        </w:rPr>
        <w:t>) metrics based on snout to the caudal base of the dorsal fin (</w:t>
      </w:r>
      <w:r w:rsidR="008E7641" w:rsidRPr="008E7641">
        <w:rPr>
          <w:color w:val="000000" w:themeColor="text1"/>
        </w:rPr>
        <w:t>NR</w:t>
      </w:r>
      <w:r w:rsidR="008E7641" w:rsidRPr="008E7641">
        <w:rPr>
          <w:i w:val="0"/>
          <w:iCs w:val="0"/>
          <w:color w:val="000000" w:themeColor="text1"/>
          <w:vertAlign w:val="subscript"/>
        </w:rPr>
        <w:t>dorsal</w:t>
      </w:r>
      <w:r w:rsidRPr="008E7641">
        <w:rPr>
          <w:i w:val="0"/>
          <w:iCs w:val="0"/>
          <w:color w:val="000000" w:themeColor="text1"/>
        </w:rPr>
        <w:t>) and on snout to the flipper insertion point (</w:t>
      </w:r>
      <w:r w:rsidR="008E7641" w:rsidRPr="008E7641">
        <w:rPr>
          <w:color w:val="000000" w:themeColor="text1"/>
        </w:rPr>
        <w:t>NR</w:t>
      </w:r>
      <w:r w:rsidR="008E7641" w:rsidRPr="008E7641">
        <w:rPr>
          <w:color w:val="000000" w:themeColor="text1"/>
          <w:vertAlign w:val="subscript"/>
        </w:rPr>
        <w:t>flipper</w:t>
      </w:r>
      <w:r w:rsidRPr="008E7641">
        <w:rPr>
          <w:i w:val="0"/>
          <w:iCs w:val="0"/>
          <w:color w:val="000000" w:themeColor="text1"/>
        </w:rPr>
        <w:t>). Parameters reflect the growth rate of females and small males (</w:t>
      </w:r>
      <w:r w:rsidRPr="008E7641">
        <w:rPr>
          <w:color w:val="000000" w:themeColor="text1"/>
        </w:rPr>
        <w:t>≤</w:t>
      </w:r>
      <w:r w:rsidRPr="008E7641">
        <w:rPr>
          <w:i w:val="0"/>
          <w:iCs w:val="0"/>
          <w:color w:val="000000" w:themeColor="text1"/>
        </w:rPr>
        <w:t xml:space="preserve"> 6 m) (</w:t>
      </w:r>
      <w:proofErr w:type="spellStart"/>
      <w:r w:rsidRPr="008E7641">
        <w:rPr>
          <w:color w:val="000000" w:themeColor="text1"/>
        </w:rPr>
        <w:t>fr</w:t>
      </w:r>
      <w:proofErr w:type="spellEnd"/>
      <w:r w:rsidRPr="008E7641">
        <w:rPr>
          <w:i w:val="0"/>
          <w:iCs w:val="0"/>
          <w:color w:val="000000" w:themeColor="text1"/>
        </w:rPr>
        <w:t xml:space="preserve">), the female asymptote of </w:t>
      </w:r>
      <w:r w:rsidRPr="008E7641">
        <w:rPr>
          <w:color w:val="000000" w:themeColor="text1"/>
        </w:rPr>
        <w:t xml:space="preserve">R </w:t>
      </w:r>
      <w:r w:rsidRPr="008E7641">
        <w:rPr>
          <w:i w:val="0"/>
          <w:iCs w:val="0"/>
          <w:color w:val="000000" w:themeColor="text1"/>
        </w:rPr>
        <w:t>(</w:t>
      </w:r>
      <w:proofErr w:type="spellStart"/>
      <w:r w:rsidRPr="008E7641">
        <w:rPr>
          <w:color w:val="000000" w:themeColor="text1"/>
        </w:rPr>
        <w:t>max</w:t>
      </w:r>
      <w:r w:rsidRPr="008E7641">
        <w:rPr>
          <w:color w:val="000000" w:themeColor="text1"/>
          <w:vertAlign w:val="subscript"/>
        </w:rPr>
        <w:t>f</w:t>
      </w:r>
      <w:proofErr w:type="spellEnd"/>
      <w:r w:rsidRPr="008E7641">
        <w:rPr>
          <w:i w:val="0"/>
          <w:iCs w:val="0"/>
          <w:color w:val="000000" w:themeColor="text1"/>
        </w:rPr>
        <w:t>), the growth rate of larger males (</w:t>
      </w:r>
      <w:r w:rsidRPr="008E7641">
        <w:rPr>
          <w:i w:val="0"/>
          <w:iCs w:val="0"/>
          <w:color w:val="000000" w:themeColor="text1"/>
        </w:rPr>
        <w:sym w:font="Symbol" w:char="F03E"/>
      </w:r>
      <w:r w:rsidRPr="008E7641">
        <w:rPr>
          <w:i w:val="0"/>
          <w:iCs w:val="0"/>
          <w:color w:val="000000" w:themeColor="text1"/>
        </w:rPr>
        <w:t xml:space="preserve"> 6 m) (</w:t>
      </w:r>
      <w:proofErr w:type="spellStart"/>
      <w:r w:rsidRPr="008E7641">
        <w:rPr>
          <w:color w:val="000000" w:themeColor="text1"/>
        </w:rPr>
        <w:t>mr</w:t>
      </w:r>
      <w:proofErr w:type="spellEnd"/>
      <w:r w:rsidRPr="008E7641">
        <w:rPr>
          <w:i w:val="0"/>
          <w:iCs w:val="0"/>
          <w:color w:val="000000" w:themeColor="text1"/>
        </w:rPr>
        <w:t xml:space="preserve">), and the male asymptote of </w:t>
      </w:r>
      <w:r w:rsidRPr="008E7641">
        <w:rPr>
          <w:color w:val="000000" w:themeColor="text1"/>
        </w:rPr>
        <w:t xml:space="preserve">R </w:t>
      </w:r>
      <w:r w:rsidRPr="008E7641">
        <w:rPr>
          <w:i w:val="0"/>
          <w:iCs w:val="0"/>
          <w:color w:val="000000" w:themeColor="text1"/>
        </w:rPr>
        <w:t>(</w:t>
      </w:r>
      <w:proofErr w:type="spellStart"/>
      <w:r w:rsidRPr="008E7641">
        <w:rPr>
          <w:color w:val="000000" w:themeColor="text1"/>
        </w:rPr>
        <w:t>max</w:t>
      </w:r>
      <w:r w:rsidRPr="008E7641">
        <w:rPr>
          <w:color w:val="000000" w:themeColor="text1"/>
          <w:vertAlign w:val="subscript"/>
        </w:rPr>
        <w:t>m</w:t>
      </w:r>
      <w:proofErr w:type="spellEnd"/>
      <w:r w:rsidRPr="008E7641">
        <w:rPr>
          <w:i w:val="0"/>
          <w:iCs w:val="0"/>
          <w:color w:val="000000" w:themeColor="text1"/>
        </w:rPr>
        <w:t>).</w:t>
      </w:r>
    </w:p>
    <w:tbl>
      <w:tblPr>
        <w:tblStyle w:val="PlainTable4"/>
        <w:tblW w:w="0" w:type="auto"/>
        <w:tblBorders>
          <w:top w:val="single" w:sz="4" w:space="0" w:color="auto"/>
          <w:bottom w:val="single" w:sz="4" w:space="0" w:color="auto"/>
        </w:tblBorders>
        <w:tblLook w:val="0420" w:firstRow="1" w:lastRow="0" w:firstColumn="0" w:lastColumn="0" w:noHBand="0" w:noVBand="1"/>
      </w:tblPr>
      <w:tblGrid>
        <w:gridCol w:w="1701"/>
        <w:gridCol w:w="1843"/>
        <w:gridCol w:w="1920"/>
        <w:gridCol w:w="1820"/>
        <w:gridCol w:w="1820"/>
      </w:tblGrid>
      <w:tr w:rsidR="00583D2A" w:rsidRPr="00DF217B" w14:paraId="1A79CFE6" w14:textId="77777777" w:rsidTr="00DF217B">
        <w:trPr>
          <w:cnfStyle w:val="100000000000" w:firstRow="1" w:lastRow="0" w:firstColumn="0" w:lastColumn="0" w:oddVBand="0" w:evenVBand="0" w:oddHBand="0" w:evenHBand="0" w:firstRowFirstColumn="0" w:firstRowLastColumn="0" w:lastRowFirstColumn="0" w:lastRowLastColumn="0"/>
        </w:trPr>
        <w:tc>
          <w:tcPr>
            <w:tcW w:w="1701" w:type="dxa"/>
            <w:tcBorders>
              <w:top w:val="single" w:sz="4" w:space="0" w:color="auto"/>
              <w:bottom w:val="single" w:sz="4" w:space="0" w:color="auto"/>
            </w:tcBorders>
            <w:shd w:val="clear" w:color="auto" w:fill="BFBFBF" w:themeFill="background1" w:themeFillShade="BF"/>
          </w:tcPr>
          <w:p w14:paraId="036614DA"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i/>
                <w:iCs/>
                <w:color w:val="000000"/>
                <w:sz w:val="20"/>
                <w:szCs w:val="20"/>
              </w:rPr>
              <w:t>R</w:t>
            </w:r>
            <w:r w:rsidRPr="00DF217B">
              <w:rPr>
                <w:rFonts w:eastAsia="Arial"/>
                <w:color w:val="000000"/>
                <w:sz w:val="20"/>
                <w:szCs w:val="20"/>
              </w:rPr>
              <w:t xml:space="preserve"> Metric</w:t>
            </w:r>
          </w:p>
        </w:tc>
        <w:tc>
          <w:tcPr>
            <w:tcW w:w="1843" w:type="dxa"/>
            <w:tcBorders>
              <w:top w:val="single" w:sz="4" w:space="0" w:color="auto"/>
              <w:bottom w:val="single" w:sz="4" w:space="0" w:color="auto"/>
            </w:tcBorders>
            <w:shd w:val="clear" w:color="auto" w:fill="BFBFBF" w:themeFill="background1" w:themeFillShade="BF"/>
          </w:tcPr>
          <w:p w14:paraId="7E3AA8F6"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fr</w:t>
            </w:r>
            <w:proofErr w:type="spellEnd"/>
            <w:r w:rsidRPr="00DF217B">
              <w:rPr>
                <w:rFonts w:eastAsia="Arial"/>
                <w:color w:val="000000"/>
                <w:sz w:val="20"/>
                <w:szCs w:val="20"/>
              </w:rPr>
              <w:t xml:space="preserve"> [95% CI]</w:t>
            </w:r>
          </w:p>
        </w:tc>
        <w:tc>
          <w:tcPr>
            <w:tcW w:w="1920" w:type="dxa"/>
            <w:tcBorders>
              <w:top w:val="single" w:sz="4" w:space="0" w:color="auto"/>
              <w:bottom w:val="single" w:sz="4" w:space="0" w:color="auto"/>
            </w:tcBorders>
            <w:shd w:val="clear" w:color="auto" w:fill="BFBFBF" w:themeFill="background1" w:themeFillShade="BF"/>
          </w:tcPr>
          <w:p w14:paraId="2B70E74B"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max</w:t>
            </w:r>
            <w:r w:rsidRPr="00DF217B">
              <w:rPr>
                <w:rFonts w:eastAsia="Arial"/>
                <w:i/>
                <w:iCs/>
                <w:color w:val="000000"/>
                <w:sz w:val="20"/>
                <w:szCs w:val="20"/>
                <w:vertAlign w:val="subscript"/>
              </w:rPr>
              <w:t>f</w:t>
            </w:r>
            <w:proofErr w:type="spellEnd"/>
            <w:r w:rsidRPr="00DF217B">
              <w:rPr>
                <w:rFonts w:eastAsia="Arial"/>
                <w:color w:val="000000"/>
                <w:sz w:val="20"/>
                <w:szCs w:val="20"/>
                <w:vertAlign w:val="subscript"/>
              </w:rPr>
              <w:t xml:space="preserve"> </w:t>
            </w:r>
            <w:r w:rsidRPr="00DF217B">
              <w:rPr>
                <w:rFonts w:eastAsia="Arial"/>
                <w:color w:val="000000"/>
                <w:sz w:val="20"/>
                <w:szCs w:val="20"/>
              </w:rPr>
              <w:t>[95% CI]</w:t>
            </w:r>
          </w:p>
        </w:tc>
        <w:tc>
          <w:tcPr>
            <w:tcW w:w="0" w:type="auto"/>
            <w:tcBorders>
              <w:top w:val="single" w:sz="4" w:space="0" w:color="auto"/>
              <w:bottom w:val="single" w:sz="4" w:space="0" w:color="auto"/>
            </w:tcBorders>
            <w:shd w:val="clear" w:color="auto" w:fill="BFBFBF" w:themeFill="background1" w:themeFillShade="BF"/>
          </w:tcPr>
          <w:p w14:paraId="256600E3"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mr</w:t>
            </w:r>
            <w:proofErr w:type="spellEnd"/>
            <w:r w:rsidRPr="00DF217B">
              <w:rPr>
                <w:rFonts w:eastAsia="Arial"/>
                <w:color w:val="000000"/>
                <w:sz w:val="20"/>
                <w:szCs w:val="20"/>
              </w:rPr>
              <w:t xml:space="preserve"> [95% CI]</w:t>
            </w:r>
          </w:p>
        </w:tc>
        <w:tc>
          <w:tcPr>
            <w:tcW w:w="0" w:type="auto"/>
            <w:tcBorders>
              <w:top w:val="single" w:sz="4" w:space="0" w:color="auto"/>
              <w:bottom w:val="single" w:sz="4" w:space="0" w:color="auto"/>
            </w:tcBorders>
            <w:shd w:val="clear" w:color="auto" w:fill="BFBFBF" w:themeFill="background1" w:themeFillShade="BF"/>
          </w:tcPr>
          <w:p w14:paraId="553CD9BB"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vertAlign w:val="subscript"/>
              </w:rPr>
            </w:pPr>
            <w:proofErr w:type="spellStart"/>
            <w:r w:rsidRPr="00DF217B">
              <w:rPr>
                <w:rFonts w:eastAsia="Arial"/>
                <w:i/>
                <w:iCs/>
                <w:color w:val="000000"/>
                <w:sz w:val="20"/>
                <w:szCs w:val="20"/>
              </w:rPr>
              <w:t>max</w:t>
            </w:r>
            <w:r w:rsidRPr="00DF217B">
              <w:rPr>
                <w:rFonts w:eastAsia="Arial"/>
                <w:i/>
                <w:iCs/>
                <w:color w:val="000000"/>
                <w:sz w:val="20"/>
                <w:szCs w:val="20"/>
                <w:vertAlign w:val="subscript"/>
              </w:rPr>
              <w:t>m</w:t>
            </w:r>
            <w:proofErr w:type="spellEnd"/>
            <w:r w:rsidRPr="00DF217B">
              <w:rPr>
                <w:rFonts w:eastAsia="Arial"/>
                <w:color w:val="000000"/>
                <w:sz w:val="20"/>
                <w:szCs w:val="20"/>
                <w:vertAlign w:val="subscript"/>
              </w:rPr>
              <w:t xml:space="preserve"> </w:t>
            </w:r>
            <w:r w:rsidRPr="00DF217B">
              <w:rPr>
                <w:rFonts w:eastAsia="Arial"/>
                <w:color w:val="000000"/>
                <w:sz w:val="20"/>
                <w:szCs w:val="20"/>
              </w:rPr>
              <w:t>[95% CI]</w:t>
            </w:r>
          </w:p>
        </w:tc>
      </w:tr>
      <w:tr w:rsidR="00583D2A" w:rsidRPr="00DF217B" w14:paraId="62CC477E" w14:textId="77777777" w:rsidTr="00DF217B">
        <w:trPr>
          <w:cnfStyle w:val="000000100000" w:firstRow="0" w:lastRow="0" w:firstColumn="0" w:lastColumn="0" w:oddVBand="0" w:evenVBand="0" w:oddHBand="1" w:evenHBand="0" w:firstRowFirstColumn="0" w:firstRowLastColumn="0" w:lastRowFirstColumn="0" w:lastRowLastColumn="0"/>
        </w:trPr>
        <w:tc>
          <w:tcPr>
            <w:tcW w:w="1701" w:type="dxa"/>
            <w:tcBorders>
              <w:top w:val="single" w:sz="4" w:space="0" w:color="auto"/>
            </w:tcBorders>
            <w:shd w:val="clear" w:color="auto" w:fill="auto"/>
          </w:tcPr>
          <w:p w14:paraId="4E2972C9" w14:textId="058CE909" w:rsidR="00583D2A" w:rsidRPr="008E7641" w:rsidRDefault="00DF217B"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sz w:val="20"/>
                <w:szCs w:val="20"/>
                <w:vertAlign w:val="subscript"/>
              </w:rPr>
            </w:pPr>
            <w:r w:rsidRPr="00DF217B">
              <w:rPr>
                <w:rFonts w:eastAsia="Arial"/>
                <w:i/>
                <w:iCs/>
                <w:color w:val="000000"/>
                <w:sz w:val="20"/>
                <w:szCs w:val="20"/>
              </w:rPr>
              <w:t>N</w:t>
            </w:r>
            <w:r w:rsidR="00583D2A" w:rsidRPr="00DF217B">
              <w:rPr>
                <w:rFonts w:eastAsia="Arial"/>
                <w:i/>
                <w:iCs/>
                <w:color w:val="000000"/>
                <w:sz w:val="20"/>
                <w:szCs w:val="20"/>
              </w:rPr>
              <w:t>R</w:t>
            </w:r>
            <w:r w:rsidR="008E7641">
              <w:rPr>
                <w:rFonts w:eastAsia="Arial"/>
                <w:i/>
                <w:iCs/>
                <w:color w:val="000000"/>
                <w:sz w:val="20"/>
                <w:szCs w:val="20"/>
                <w:vertAlign w:val="subscript"/>
              </w:rPr>
              <w:t>dorsal</w:t>
            </w:r>
          </w:p>
        </w:tc>
        <w:tc>
          <w:tcPr>
            <w:tcW w:w="1843" w:type="dxa"/>
            <w:tcBorders>
              <w:top w:val="single" w:sz="4" w:space="0" w:color="auto"/>
            </w:tcBorders>
            <w:shd w:val="clear" w:color="auto" w:fill="auto"/>
          </w:tcPr>
          <w:p w14:paraId="272566C2"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8 (0.63 - 14.9)</w:t>
            </w:r>
          </w:p>
        </w:tc>
        <w:tc>
          <w:tcPr>
            <w:tcW w:w="1920" w:type="dxa"/>
            <w:tcBorders>
              <w:top w:val="single" w:sz="4" w:space="0" w:color="auto"/>
            </w:tcBorders>
            <w:shd w:val="clear" w:color="auto" w:fill="auto"/>
          </w:tcPr>
          <w:p w14:paraId="60E3DCDE"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65 (0.64 - 0.65)</w:t>
            </w:r>
          </w:p>
        </w:tc>
        <w:tc>
          <w:tcPr>
            <w:tcW w:w="0" w:type="auto"/>
            <w:tcBorders>
              <w:top w:val="single" w:sz="4" w:space="0" w:color="auto"/>
            </w:tcBorders>
            <w:shd w:val="clear" w:color="auto" w:fill="auto"/>
          </w:tcPr>
          <w:p w14:paraId="209D19ED"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2 (0.01 - 0.62)</w:t>
            </w:r>
          </w:p>
        </w:tc>
        <w:tc>
          <w:tcPr>
            <w:tcW w:w="0" w:type="auto"/>
            <w:tcBorders>
              <w:top w:val="single" w:sz="4" w:space="0" w:color="auto"/>
            </w:tcBorders>
            <w:shd w:val="clear" w:color="auto" w:fill="auto"/>
          </w:tcPr>
          <w:p w14:paraId="45F85471"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89 (0.22 - 4.79)</w:t>
            </w:r>
          </w:p>
        </w:tc>
      </w:tr>
      <w:tr w:rsidR="00583D2A" w:rsidRPr="00DF217B" w14:paraId="54DDD662" w14:textId="77777777" w:rsidTr="00DF217B">
        <w:trPr>
          <w:trHeight w:val="279"/>
        </w:trPr>
        <w:tc>
          <w:tcPr>
            <w:tcW w:w="1701" w:type="dxa"/>
            <w:shd w:val="clear" w:color="auto" w:fill="auto"/>
          </w:tcPr>
          <w:p w14:paraId="51DFA1D0" w14:textId="1DDC020D" w:rsidR="00583D2A" w:rsidRPr="008E7641" w:rsidRDefault="00DF217B"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sz w:val="20"/>
                <w:szCs w:val="20"/>
                <w:vertAlign w:val="subscript"/>
              </w:rPr>
            </w:pPr>
            <w:r w:rsidRPr="00DF217B">
              <w:rPr>
                <w:rFonts w:eastAsia="Arial"/>
                <w:i/>
                <w:iCs/>
                <w:color w:val="000000"/>
                <w:sz w:val="20"/>
                <w:szCs w:val="20"/>
              </w:rPr>
              <w:t>N</w:t>
            </w:r>
            <w:r w:rsidR="00583D2A" w:rsidRPr="00DF217B">
              <w:rPr>
                <w:rFonts w:eastAsia="Arial"/>
                <w:i/>
                <w:iCs/>
                <w:color w:val="000000"/>
                <w:sz w:val="20"/>
                <w:szCs w:val="20"/>
              </w:rPr>
              <w:t>R</w:t>
            </w:r>
            <w:r w:rsidR="008E7641">
              <w:rPr>
                <w:rFonts w:eastAsia="Arial"/>
                <w:i/>
                <w:iCs/>
                <w:color w:val="000000"/>
                <w:sz w:val="20"/>
                <w:szCs w:val="20"/>
                <w:vertAlign w:val="subscript"/>
              </w:rPr>
              <w:t>flipper</w:t>
            </w:r>
          </w:p>
        </w:tc>
        <w:tc>
          <w:tcPr>
            <w:tcW w:w="1843" w:type="dxa"/>
            <w:shd w:val="clear" w:color="auto" w:fill="auto"/>
          </w:tcPr>
          <w:p w14:paraId="0B4F77C4"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26 (0.5 - 33.64)</w:t>
            </w:r>
          </w:p>
        </w:tc>
        <w:tc>
          <w:tcPr>
            <w:tcW w:w="1920" w:type="dxa"/>
            <w:shd w:val="clear" w:color="auto" w:fill="auto"/>
          </w:tcPr>
          <w:p w14:paraId="02B24D75"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3 (0.3 - 0.3)</w:t>
            </w:r>
          </w:p>
        </w:tc>
        <w:tc>
          <w:tcPr>
            <w:tcW w:w="0" w:type="auto"/>
            <w:shd w:val="clear" w:color="auto" w:fill="auto"/>
          </w:tcPr>
          <w:p w14:paraId="0D523E46"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05 (0.01 - 0.16)</w:t>
            </w:r>
          </w:p>
        </w:tc>
        <w:tc>
          <w:tcPr>
            <w:tcW w:w="0" w:type="auto"/>
            <w:shd w:val="clear" w:color="auto" w:fill="auto"/>
          </w:tcPr>
          <w:p w14:paraId="272BC2D3"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05 (0.45 - 6.89)</w:t>
            </w:r>
          </w:p>
        </w:tc>
      </w:tr>
    </w:tbl>
    <w:p w14:paraId="5D7651F7" w14:textId="77777777" w:rsidR="00583D2A" w:rsidRPr="000851A3" w:rsidRDefault="00583D2A" w:rsidP="00583D2A"/>
    <w:p w14:paraId="1F336984" w14:textId="77777777" w:rsidR="00583D2A" w:rsidRPr="000C25A4" w:rsidRDefault="00583D2A" w:rsidP="00583D2A">
      <w:pPr>
        <w:pStyle w:val="Caption"/>
        <w:keepNext/>
        <w:rPr>
          <w:i w:val="0"/>
          <w:iCs w:val="0"/>
        </w:rPr>
      </w:pPr>
    </w:p>
    <w:p w14:paraId="1263BF4D" w14:textId="25B540C7" w:rsidR="00583D2A" w:rsidRDefault="00B930E1" w:rsidP="00583D2A">
      <w:pPr>
        <w:keepNext/>
      </w:pPr>
      <w:r>
        <w:rPr>
          <w:noProof/>
        </w:rPr>
        <w:drawing>
          <wp:inline distT="0" distB="0" distL="0" distR="0" wp14:anchorId="3582DFC5" wp14:editId="1AE2A1B1">
            <wp:extent cx="5943600" cy="2971800"/>
            <wp:effectExtent l="0" t="0" r="0" b="0"/>
            <wp:docPr id="338157146" name="Picture 24" descr="A comparison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157146" name="Picture 24" descr="A comparison of a line graph&#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7AEB85A" w14:textId="5F115585" w:rsidR="00583D2A" w:rsidRPr="00574C21" w:rsidRDefault="00583D2A" w:rsidP="00583D2A">
      <w:pPr>
        <w:pStyle w:val="Caption"/>
      </w:pPr>
      <w:bookmarkStart w:id="17" w:name="_Ref201775677"/>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r>
        <w:rPr>
          <w:b/>
          <w:bCs/>
          <w:noProof/>
          <w:color w:val="auto"/>
        </w:rPr>
        <w:t>3</w:t>
      </w:r>
      <w:r w:rsidRPr="00A17E91">
        <w:rPr>
          <w:b/>
          <w:bCs/>
          <w:color w:val="auto"/>
        </w:rPr>
        <w:fldChar w:fldCharType="end"/>
      </w:r>
      <w:bookmarkEnd w:id="17"/>
      <w:r w:rsidRPr="00A17E91">
        <w:rPr>
          <w:b/>
          <w:bCs/>
          <w:color w:val="auto"/>
        </w:rPr>
        <w:t xml:space="preserve">. </w:t>
      </w:r>
      <w:r w:rsidRPr="00A17E91">
        <w:rPr>
          <w:i w:val="0"/>
          <w:iCs w:val="0"/>
          <w:color w:val="auto"/>
        </w:rPr>
        <w:t>Bootstrapped logistic curves of the total length (m) and the nose-to-body ratio of sperm whales based on measures of the snout to the caudal base of the dorsal fin (</w:t>
      </w:r>
      <w:r w:rsidR="002B3A42">
        <w:rPr>
          <w:i w:val="0"/>
          <w:iCs w:val="0"/>
          <w:color w:val="auto"/>
        </w:rPr>
        <w:t>a</w:t>
      </w:r>
      <w:r w:rsidRPr="00A17E91">
        <w:rPr>
          <w:i w:val="0"/>
          <w:iCs w:val="0"/>
          <w:color w:val="auto"/>
        </w:rPr>
        <w:t>) and snout to the base of the flipper (</w:t>
      </w:r>
      <w:r w:rsidR="002B3A42">
        <w:rPr>
          <w:i w:val="0"/>
          <w:iCs w:val="0"/>
          <w:color w:val="auto"/>
        </w:rPr>
        <w:t>b</w:t>
      </w:r>
      <w:r w:rsidRPr="00A17E91">
        <w:rPr>
          <w:i w:val="0"/>
          <w:iCs w:val="0"/>
          <w:color w:val="auto"/>
        </w:rPr>
        <w:t xml:space="preserve">). Theoretical male curves are shown in violet and theoretical female curves are shown in green. The average </w:t>
      </w:r>
      <w:r w:rsidR="00DF217B">
        <w:rPr>
          <w:color w:val="auto"/>
        </w:rPr>
        <w:t>N</w:t>
      </w:r>
      <w:commentRangeStart w:id="18"/>
      <w:r w:rsidRPr="00A17E91">
        <w:rPr>
          <w:color w:val="auto"/>
        </w:rPr>
        <w:t xml:space="preserve">R </w:t>
      </w:r>
      <w:r w:rsidRPr="00A17E91">
        <w:rPr>
          <w:i w:val="0"/>
          <w:iCs w:val="0"/>
          <w:color w:val="auto"/>
        </w:rPr>
        <w:t xml:space="preserve">values </w:t>
      </w:r>
      <w:commentRangeEnd w:id="18"/>
      <w:r>
        <w:rPr>
          <w:rStyle w:val="CommentReference"/>
          <w:i w:val="0"/>
          <w:iCs w:val="0"/>
          <w:color w:val="auto"/>
        </w:rPr>
        <w:commentReference w:id="18"/>
      </w:r>
      <w:r w:rsidRPr="00A17E91">
        <w:rPr>
          <w:i w:val="0"/>
          <w:iCs w:val="0"/>
          <w:color w:val="auto"/>
        </w:rPr>
        <w:t>across iterations are shown by light violet</w:t>
      </w:r>
      <w:r w:rsidR="002B3A42">
        <w:rPr>
          <w:i w:val="0"/>
          <w:iCs w:val="0"/>
          <w:color w:val="auto"/>
        </w:rPr>
        <w:t xml:space="preserve"> dashed</w:t>
      </w:r>
      <w:r w:rsidRPr="00A17E91">
        <w:rPr>
          <w:i w:val="0"/>
          <w:iCs w:val="0"/>
          <w:color w:val="auto"/>
        </w:rPr>
        <w:t xml:space="preserve"> and green</w:t>
      </w:r>
      <w:r w:rsidR="002B3A42">
        <w:rPr>
          <w:i w:val="0"/>
          <w:iCs w:val="0"/>
          <w:color w:val="auto"/>
        </w:rPr>
        <w:t xml:space="preserve"> solid</w:t>
      </w:r>
      <w:r w:rsidRPr="00A17E91">
        <w:rPr>
          <w:i w:val="0"/>
          <w:iCs w:val="0"/>
          <w:color w:val="auto"/>
        </w:rPr>
        <w:t xml:space="preserve"> lines</w:t>
      </w:r>
      <w:r>
        <w:rPr>
          <w:i w:val="0"/>
          <w:iCs w:val="0"/>
          <w:color w:val="auto"/>
        </w:rPr>
        <w:t xml:space="preserve"> for males and females</w:t>
      </w:r>
      <w:r w:rsidR="002B3A42">
        <w:rPr>
          <w:i w:val="0"/>
          <w:iCs w:val="0"/>
          <w:color w:val="auto"/>
        </w:rPr>
        <w:t>,</w:t>
      </w:r>
      <w:r>
        <w:rPr>
          <w:i w:val="0"/>
          <w:iCs w:val="0"/>
          <w:color w:val="auto"/>
        </w:rPr>
        <w:t xml:space="preserve"> respectively</w:t>
      </w:r>
      <w:r w:rsidRPr="00A17E91">
        <w:rPr>
          <w:i w:val="0"/>
          <w:iCs w:val="0"/>
          <w:color w:val="auto"/>
        </w:rPr>
        <w:t xml:space="preserve">. </w:t>
      </w:r>
      <w:r w:rsidR="00C30AE6">
        <w:rPr>
          <w:i w:val="0"/>
          <w:iCs w:val="0"/>
          <w:color w:val="auto"/>
        </w:rPr>
        <w:t>The dashed</w:t>
      </w:r>
      <w:r>
        <w:rPr>
          <w:i w:val="0"/>
          <w:iCs w:val="0"/>
          <w:color w:val="auto"/>
        </w:rPr>
        <w:t xml:space="preserve"> vertical lines indicate the minimum body lengths associated with sperm whale sex and age classes as follows: length at birth (4 m; NB), juvenile (J; 5.5 m), sub-adult (SA; 7.6 m ), adult female (AF – 8.5 m),  adult male and mature female (AM/MF – 10 m), maximum female length (Fmax – 12 m), and mature male (MM – 13.7</w:t>
      </w:r>
      <w:r w:rsidR="005F05A3">
        <w:rPr>
          <w:i w:val="0"/>
          <w:iCs w:val="0"/>
          <w:color w:val="auto"/>
        </w:rPr>
        <w:t>).</w:t>
      </w:r>
    </w:p>
    <w:p w14:paraId="24E32432" w14:textId="77777777" w:rsidR="00583D2A" w:rsidRPr="007F65B4" w:rsidRDefault="00583D2A" w:rsidP="00583D2A"/>
    <w:p w14:paraId="38F0614A" w14:textId="7640B3BB" w:rsidR="00583D2A" w:rsidRDefault="00FC6194" w:rsidP="00583D2A">
      <w:pPr>
        <w:keepNext/>
      </w:pPr>
      <w:r>
        <w:rPr>
          <w:noProof/>
        </w:rPr>
        <w:lastRenderedPageBreak/>
        <w:drawing>
          <wp:inline distT="0" distB="0" distL="0" distR="0" wp14:anchorId="2B3BFCF4" wp14:editId="33B184A7">
            <wp:extent cx="5943600" cy="2971800"/>
            <wp:effectExtent l="0" t="0" r="0" b="0"/>
            <wp:docPr id="1427704134" name="Picture 2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04134" name="Picture 21" descr="A diagram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8D12687" w14:textId="0EDFBDBB" w:rsidR="00583D2A" w:rsidRPr="00170AE9" w:rsidRDefault="00583D2A" w:rsidP="00583D2A">
      <w:pPr>
        <w:pStyle w:val="Caption"/>
        <w:rPr>
          <w:i w:val="0"/>
          <w:iCs w:val="0"/>
          <w:color w:val="auto"/>
        </w:rPr>
      </w:pPr>
      <w:bookmarkStart w:id="19" w:name="_Ref201777558"/>
      <w:commentRangeStart w:id="20"/>
      <w:r w:rsidRPr="00170AE9">
        <w:rPr>
          <w:b/>
          <w:bCs/>
          <w:color w:val="auto"/>
        </w:rPr>
        <w:t xml:space="preserve">Figure </w:t>
      </w:r>
      <w:r w:rsidRPr="00170AE9">
        <w:rPr>
          <w:b/>
          <w:bCs/>
          <w:color w:val="auto"/>
        </w:rPr>
        <w:fldChar w:fldCharType="begin"/>
      </w:r>
      <w:r w:rsidRPr="00170AE9">
        <w:rPr>
          <w:b/>
          <w:bCs/>
          <w:color w:val="auto"/>
        </w:rPr>
        <w:instrText xml:space="preserve"> SEQ Figure \* ARABIC </w:instrText>
      </w:r>
      <w:r w:rsidRPr="00170AE9">
        <w:rPr>
          <w:b/>
          <w:bCs/>
          <w:color w:val="auto"/>
        </w:rPr>
        <w:fldChar w:fldCharType="separate"/>
      </w:r>
      <w:r>
        <w:rPr>
          <w:b/>
          <w:bCs/>
          <w:noProof/>
          <w:color w:val="auto"/>
        </w:rPr>
        <w:t>4</w:t>
      </w:r>
      <w:r w:rsidRPr="00170AE9">
        <w:rPr>
          <w:b/>
          <w:bCs/>
          <w:color w:val="auto"/>
        </w:rPr>
        <w:fldChar w:fldCharType="end"/>
      </w:r>
      <w:bookmarkEnd w:id="19"/>
      <w:r w:rsidRPr="00170AE9">
        <w:rPr>
          <w:b/>
          <w:bCs/>
          <w:color w:val="auto"/>
        </w:rPr>
        <w:t>.</w:t>
      </w:r>
      <w:r w:rsidRPr="00170AE9">
        <w:rPr>
          <w:color w:val="auto"/>
        </w:rPr>
        <w:t xml:space="preserve"> </w:t>
      </w:r>
      <w:r w:rsidRPr="00170AE9">
        <w:rPr>
          <w:i w:val="0"/>
          <w:iCs w:val="0"/>
          <w:color w:val="auto"/>
        </w:rPr>
        <w:t>Distribution of bootstrapped parameter estimates</w:t>
      </w:r>
      <w:r w:rsidR="005F05A3">
        <w:rPr>
          <w:i w:val="0"/>
          <w:iCs w:val="0"/>
          <w:color w:val="auto"/>
        </w:rPr>
        <w:t xml:space="preserve"> (x axis)</w:t>
      </w:r>
      <w:r w:rsidRPr="00170AE9">
        <w:rPr>
          <w:i w:val="0"/>
          <w:iCs w:val="0"/>
          <w:color w:val="auto"/>
        </w:rPr>
        <w:t xml:space="preserve"> for </w:t>
      </w:r>
      <w:r w:rsidR="00993267">
        <w:rPr>
          <w:color w:val="auto"/>
        </w:rPr>
        <w:t>NR</w:t>
      </w:r>
      <w:r w:rsidR="00993267">
        <w:rPr>
          <w:color w:val="auto"/>
          <w:vertAlign w:val="subscript"/>
        </w:rPr>
        <w:t>dorsal</w:t>
      </w:r>
      <w:r w:rsidRPr="00170AE9">
        <w:rPr>
          <w:color w:val="auto"/>
        </w:rPr>
        <w:t xml:space="preserve"> </w:t>
      </w:r>
      <w:r w:rsidRPr="00170AE9">
        <w:rPr>
          <w:i w:val="0"/>
          <w:iCs w:val="0"/>
          <w:color w:val="auto"/>
        </w:rPr>
        <w:t xml:space="preserve">and </w:t>
      </w:r>
      <w:r w:rsidR="005F05A3">
        <w:rPr>
          <w:color w:val="auto"/>
        </w:rPr>
        <w:t>N</w:t>
      </w:r>
      <w:r w:rsidRPr="00170AE9">
        <w:rPr>
          <w:color w:val="auto"/>
        </w:rPr>
        <w:t>R</w:t>
      </w:r>
      <w:r w:rsidR="00993267">
        <w:rPr>
          <w:color w:val="auto"/>
          <w:vertAlign w:val="subscript"/>
        </w:rPr>
        <w:t>flipper</w:t>
      </w:r>
      <w:r w:rsidRPr="00170AE9">
        <w:rPr>
          <w:color w:val="auto"/>
        </w:rPr>
        <w:t xml:space="preserve"> </w:t>
      </w:r>
      <w:r w:rsidRPr="00170AE9">
        <w:rPr>
          <w:i w:val="0"/>
          <w:iCs w:val="0"/>
          <w:color w:val="auto"/>
        </w:rPr>
        <w:t xml:space="preserve">models. </w:t>
      </w:r>
      <w:commentRangeEnd w:id="20"/>
      <w:r>
        <w:rPr>
          <w:rStyle w:val="CommentReference"/>
          <w:i w:val="0"/>
          <w:iCs w:val="0"/>
          <w:color w:val="auto"/>
        </w:rPr>
        <w:commentReference w:id="20"/>
      </w:r>
    </w:p>
    <w:p w14:paraId="0ABFF04C" w14:textId="77777777" w:rsidR="00583D2A" w:rsidRPr="000C6EAF" w:rsidRDefault="00583D2A" w:rsidP="00583D2A">
      <w:pPr>
        <w:pStyle w:val="Heading4"/>
      </w:pPr>
      <w:r>
        <w:t>3.3.2 Posterior probabilities of being female</w:t>
      </w:r>
    </w:p>
    <w:p w14:paraId="007252C7" w14:textId="1C3A1B7A" w:rsidR="00583D2A" w:rsidRDefault="00583D2A" w:rsidP="00583D2A">
      <w:r>
        <w:t xml:space="preserve">Models based on </w:t>
      </w:r>
      <w:r w:rsidR="005F05A3">
        <w:rPr>
          <w:i/>
          <w:iCs/>
        </w:rPr>
        <w:t>N</w:t>
      </w:r>
      <w:r>
        <w:rPr>
          <w:i/>
          <w:iCs/>
        </w:rPr>
        <w:t>R</w:t>
      </w:r>
      <w:r w:rsidR="004B6732">
        <w:rPr>
          <w:i/>
          <w:iCs/>
          <w:vertAlign w:val="subscript"/>
        </w:rPr>
        <w:t>dorsal</w:t>
      </w:r>
      <w:r w:rsidR="004B6732">
        <w:rPr>
          <w:i/>
          <w:iCs/>
        </w:rPr>
        <w:t xml:space="preserve"> </w:t>
      </w:r>
      <w:r>
        <w:t xml:space="preserve">metrics resulted in higher uncertainty for individual estimates </w:t>
      </w:r>
      <w:r w:rsidR="005F05A3">
        <w:t xml:space="preserve">of the probability of being female </w:t>
      </w:r>
      <w:r>
        <w:t xml:space="preserve">than </w:t>
      </w:r>
      <w:r w:rsidR="005F05A3">
        <w:rPr>
          <w:i/>
          <w:iCs/>
        </w:rPr>
        <w:t>N</w:t>
      </w:r>
      <w:r>
        <w:rPr>
          <w:i/>
          <w:iCs/>
        </w:rPr>
        <w:t>R</w:t>
      </w:r>
      <w:r w:rsidR="004B6732">
        <w:rPr>
          <w:i/>
          <w:iCs/>
          <w:vertAlign w:val="subscript"/>
        </w:rPr>
        <w:t>flipper</w:t>
      </w:r>
      <w:r>
        <w:rPr>
          <w:i/>
          <w:iCs/>
        </w:rPr>
        <w:t xml:space="preserve"> </w:t>
      </w:r>
      <w:r>
        <w:t>models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t xml:space="preserve">). Models fit with </w:t>
      </w:r>
      <w:r w:rsidR="004B6732">
        <w:rPr>
          <w:i/>
          <w:iCs/>
        </w:rPr>
        <w:t>NR</w:t>
      </w:r>
      <w:r w:rsidR="004B6732">
        <w:rPr>
          <w:i/>
          <w:iCs/>
          <w:vertAlign w:val="subscript"/>
        </w:rPr>
        <w:t>flipper</w:t>
      </w:r>
      <w:r w:rsidR="004B6732">
        <w:t xml:space="preserve"> </w:t>
      </w:r>
      <w:r w:rsidRPr="003C2CB8">
        <w:t>consistently</w:t>
      </w:r>
      <w:r>
        <w:t xml:space="preserve"> (</w:t>
      </w:r>
      <w:r w:rsidR="003C2CB8">
        <w:t xml:space="preserve">which we here define as cases when the individual bootstrapped </w:t>
      </w:r>
      <w:r>
        <w:t xml:space="preserve">95% </w:t>
      </w:r>
      <w:r>
        <w:rPr>
          <w:i/>
          <w:iCs/>
        </w:rPr>
        <w:t>CI</w:t>
      </w:r>
      <w:r w:rsidR="003C2CB8">
        <w:rPr>
          <w:i/>
          <w:iCs/>
        </w:rPr>
        <w:t xml:space="preserve"> </w:t>
      </w:r>
      <w:r w:rsidR="003C2CB8">
        <w:t xml:space="preserve">width for </w:t>
      </w:r>
      <w:r w:rsidR="003C2CB8">
        <w:rPr>
          <w:i/>
          <w:iCs/>
        </w:rPr>
        <w:t>P(f)</w:t>
      </w:r>
      <w:r w:rsidR="003C2CB8">
        <w:t xml:space="preserve"> estimates</w:t>
      </w:r>
      <w:r w:rsidR="003C2CB8">
        <w:rPr>
          <w:i/>
          <w:iCs/>
        </w:rPr>
        <w:t xml:space="preserve"> </w:t>
      </w:r>
      <w:r>
        <w:t>&lt; 0.05) assigned a high probability</w:t>
      </w:r>
      <w:r w:rsidR="003C2CB8">
        <w:t xml:space="preserve"> (</w:t>
      </w:r>
      <w:r w:rsidR="003C2CB8">
        <w:rPr>
          <w:i/>
          <w:iCs/>
        </w:rPr>
        <w:t>P(f) &gt; 0.95</w:t>
      </w:r>
      <w:r w:rsidR="003C2CB8">
        <w:t xml:space="preserve">) </w:t>
      </w:r>
      <w:r>
        <w:t xml:space="preserve">of an individual being female to 21 individuals ranging from 9.8 – 12.5 m and </w:t>
      </w:r>
      <w:r w:rsidR="004B6732">
        <w:rPr>
          <w:i/>
          <w:iCs/>
        </w:rPr>
        <w:t>NR</w:t>
      </w:r>
      <w:r w:rsidR="004B6732">
        <w:rPr>
          <w:i/>
          <w:iCs/>
          <w:vertAlign w:val="subscript"/>
        </w:rPr>
        <w:t>flipper</w:t>
      </w:r>
      <w:r w:rsidR="004B6732">
        <w:t xml:space="preserve"> </w:t>
      </w:r>
      <w:r>
        <w:t xml:space="preserve">measures between 0.28 – 0.31.  This length range coincides with the 10 – 12 m range of mature females based on whaling data </w:t>
      </w:r>
      <w:r>
        <w:fldChar w:fldCharType="begin"/>
      </w:r>
      <w:r w:rsidR="009A468F">
        <w:instrText xml:space="preserve"> ADDIN ZOTERO_ITEM CSL_CITATION {"citationID":"a1u6636mc5q","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34086F" w:rsidRPr="0034086F">
        <w:rPr>
          <w:kern w:val="0"/>
          <w:lang w:val="en-US"/>
        </w:rPr>
        <w:t>(Best et al. 1984)</w:t>
      </w:r>
      <w:r>
        <w:fldChar w:fldCharType="end"/>
      </w:r>
      <w:r>
        <w:t xml:space="preserve">. </w:t>
      </w:r>
      <w:r w:rsidR="004B6732">
        <w:t xml:space="preserve">The </w:t>
      </w:r>
      <w:r w:rsidR="004B6732">
        <w:rPr>
          <w:i/>
          <w:iCs/>
        </w:rPr>
        <w:t>NR</w:t>
      </w:r>
      <w:r w:rsidR="004B6732">
        <w:rPr>
          <w:i/>
          <w:iCs/>
          <w:vertAlign w:val="subscript"/>
        </w:rPr>
        <w:t>flipper</w:t>
      </w:r>
      <w:r w:rsidR="004B6732">
        <w:t xml:space="preserve"> </w:t>
      </w:r>
      <w:r>
        <w:t>model also resulted in a consistently low probability</w:t>
      </w:r>
      <w:r w:rsidR="003C2CB8">
        <w:t xml:space="preserve"> (</w:t>
      </w:r>
      <w:r w:rsidR="003C2CB8">
        <w:rPr>
          <w:i/>
          <w:iCs/>
        </w:rPr>
        <w:t>P(f)</w:t>
      </w:r>
      <w:r w:rsidR="003C2CB8">
        <w:t xml:space="preserve"> &lt; 0.05) </w:t>
      </w:r>
      <w:r>
        <w:t xml:space="preserve">of individuals being females values for 5 individuals between 12.9 – 16.1 m and </w:t>
      </w:r>
      <w:r w:rsidR="004B6732">
        <w:rPr>
          <w:i/>
          <w:iCs/>
        </w:rPr>
        <w:t>NR</w:t>
      </w:r>
      <w:r w:rsidR="004B6732">
        <w:rPr>
          <w:i/>
          <w:iCs/>
          <w:vertAlign w:val="subscript"/>
        </w:rPr>
        <w:t>flipper</w:t>
      </w:r>
      <w:r>
        <w:rPr>
          <w:i/>
          <w:iCs/>
        </w:rPr>
        <w:t xml:space="preserve"> </w:t>
      </w:r>
      <w:r>
        <w:t>0.38 – 0.41, which can be classified as males based on their length</w:t>
      </w:r>
      <w:r w:rsidR="003C2CB8">
        <w:t xml:space="preserve"> considerably</w:t>
      </w:r>
      <w:r>
        <w:t xml:space="preserve"> </w:t>
      </w:r>
      <w:r w:rsidR="003C2CB8">
        <w:t>exceeding the maximum recorded female length</w:t>
      </w:r>
      <w:r>
        <w:t xml:space="preserve">. Conversely, in models fit with </w:t>
      </w:r>
      <w:r w:rsidR="004B6732">
        <w:rPr>
          <w:i/>
          <w:iCs/>
        </w:rPr>
        <w:t>NR</w:t>
      </w:r>
      <w:r w:rsidR="004B6732">
        <w:rPr>
          <w:i/>
          <w:iCs/>
          <w:vertAlign w:val="subscript"/>
        </w:rPr>
        <w:t>dorsal</w:t>
      </w:r>
      <w:r>
        <w:t xml:space="preserve">, only two individuals that could be assumed to be mature males based on their sizes (ID01 &amp; </w:t>
      </w:r>
      <w:r w:rsidR="005F05A3">
        <w:t>ID</w:t>
      </w:r>
      <w:r>
        <w:t>81) were consistently assigned</w:t>
      </w:r>
      <w:r w:rsidR="005F05A3">
        <w:t xml:space="preserve"> low probabilities of being females</w:t>
      </w:r>
      <w:r>
        <w:t xml:space="preserve">. No individuals were consistently </w:t>
      </w:r>
      <w:r w:rsidR="005F05A3">
        <w:t xml:space="preserve">a high probability of being female consistently </w:t>
      </w:r>
      <w:r>
        <w:t xml:space="preserve">based on </w:t>
      </w:r>
      <w:r w:rsidR="004B6732">
        <w:rPr>
          <w:i/>
          <w:iCs/>
        </w:rPr>
        <w:t>NR</w:t>
      </w:r>
      <w:r w:rsidR="004B6732">
        <w:rPr>
          <w:i/>
          <w:iCs/>
          <w:vertAlign w:val="subscript"/>
        </w:rPr>
        <w:t>dorsal</w:t>
      </w:r>
      <w:r w:rsidR="004B6732">
        <w:t xml:space="preserve"> </w:t>
      </w:r>
      <w:r>
        <w:t xml:space="preserve">models. </w:t>
      </w:r>
    </w:p>
    <w:p w14:paraId="3CDE547D" w14:textId="642716D6" w:rsidR="00583D2A" w:rsidRPr="005106D6" w:rsidRDefault="005F05A3" w:rsidP="00583D2A">
      <w:r>
        <w:lastRenderedPageBreak/>
        <w:t>M</w:t>
      </w:r>
      <w:r w:rsidR="00583D2A">
        <w:t xml:space="preserve">odels based on </w:t>
      </w:r>
      <w:r w:rsidR="004B6732">
        <w:rPr>
          <w:i/>
          <w:iCs/>
        </w:rPr>
        <w:t>NR</w:t>
      </w:r>
      <w:r w:rsidR="004B6732">
        <w:rPr>
          <w:i/>
          <w:iCs/>
          <w:vertAlign w:val="subscript"/>
        </w:rPr>
        <w:t>flipper</w:t>
      </w:r>
      <w:r w:rsidR="004B6732">
        <w:t xml:space="preserve"> </w:t>
      </w:r>
      <w:r w:rsidR="00583D2A">
        <w:t xml:space="preserve">metrics resulted in more reasonable individual </w:t>
      </w:r>
      <w:r>
        <w:t>estimates of the probability of being female</w:t>
      </w:r>
      <w:r w:rsidR="00583D2A">
        <w:t xml:space="preserve"> than </w:t>
      </w:r>
      <w:r w:rsidR="004B6732">
        <w:rPr>
          <w:i/>
          <w:iCs/>
        </w:rPr>
        <w:t>NR</w:t>
      </w:r>
      <w:r w:rsidR="004B6732">
        <w:rPr>
          <w:i/>
          <w:iCs/>
          <w:vertAlign w:val="subscript"/>
        </w:rPr>
        <w:t>dorsal</w:t>
      </w:r>
      <w:r w:rsidR="004B6732">
        <w:t xml:space="preserve"> </w:t>
      </w:r>
      <w:r w:rsidR="00583D2A">
        <w:t xml:space="preserve">based models. </w:t>
      </w:r>
      <w:commentRangeStart w:id="21"/>
      <w:r w:rsidR="00583D2A">
        <w:t xml:space="preserve">For example, </w:t>
      </w:r>
      <w:commentRangeStart w:id="22"/>
      <w:r w:rsidR="00583D2A">
        <w:t xml:space="preserve">individual </w:t>
      </w:r>
      <w:r>
        <w:t>ID</w:t>
      </w:r>
      <w:r w:rsidR="00583D2A">
        <w:t xml:space="preserve">74 </w:t>
      </w:r>
      <w:commentRangeEnd w:id="22"/>
      <w:r w:rsidR="00583D2A">
        <w:rPr>
          <w:rStyle w:val="CommentReference"/>
        </w:rPr>
        <w:commentReference w:id="22"/>
      </w:r>
      <w:r w:rsidR="00583D2A">
        <w:t xml:space="preserve">(mean </w:t>
      </w:r>
      <w:r w:rsidR="00583D2A">
        <w:rPr>
          <w:i/>
          <w:iCs/>
        </w:rPr>
        <w:t xml:space="preserve">TL = </w:t>
      </w:r>
      <w:r w:rsidR="00583D2A">
        <w:t xml:space="preserve">10.78 m, 95% </w:t>
      </w:r>
      <w:r w:rsidR="00583D2A">
        <w:rPr>
          <w:i/>
          <w:iCs/>
        </w:rPr>
        <w:t xml:space="preserve">CI = </w:t>
      </w:r>
      <w:r w:rsidR="00583D2A">
        <w:t xml:space="preserve">10.63 – 11.06 m), which was observed receiving peduncle dives, was classified with high confidence as female by </w:t>
      </w:r>
      <w:r w:rsidR="004B6732">
        <w:rPr>
          <w:i/>
          <w:iCs/>
        </w:rPr>
        <w:t>NR</w:t>
      </w:r>
      <w:r w:rsidR="004B6732">
        <w:rPr>
          <w:i/>
          <w:iCs/>
          <w:vertAlign w:val="subscript"/>
        </w:rPr>
        <w:t>flipper</w:t>
      </w:r>
      <w:r w:rsidR="004B6732">
        <w:t xml:space="preserve"> </w:t>
      </w:r>
      <w:r w:rsidR="00583D2A">
        <w:t xml:space="preserve">models (mean </w:t>
      </w:r>
      <w:r w:rsidR="00583D2A">
        <w:rPr>
          <w:i/>
          <w:iCs/>
        </w:rPr>
        <w:t>P(f)</w:t>
      </w:r>
      <w:r w:rsidR="00583D2A">
        <w:t xml:space="preserve"> = 0.99, 95% </w:t>
      </w:r>
      <w:r w:rsidR="00583D2A">
        <w:rPr>
          <w:i/>
          <w:iCs/>
        </w:rPr>
        <w:t xml:space="preserve">CI = </w:t>
      </w:r>
      <w:r w:rsidR="00583D2A">
        <w:t>0.99 – 1.00) , yet received low and uncertain estimates</w:t>
      </w:r>
      <w:r w:rsidR="00583D2A">
        <w:rPr>
          <w:i/>
          <w:iCs/>
        </w:rPr>
        <w:t xml:space="preserve"> </w:t>
      </w:r>
      <w:r w:rsidR="00583D2A">
        <w:t>from</w:t>
      </w:r>
      <w:r w:rsidR="00703637">
        <w:t xml:space="preserve"> the </w:t>
      </w:r>
      <w:r w:rsidR="00583D2A">
        <w:t xml:space="preserve"> </w:t>
      </w:r>
      <w:r w:rsidR="00703637">
        <w:rPr>
          <w:i/>
          <w:iCs/>
        </w:rPr>
        <w:t>NR</w:t>
      </w:r>
      <w:r w:rsidR="00703637">
        <w:rPr>
          <w:i/>
          <w:iCs/>
          <w:vertAlign w:val="subscript"/>
        </w:rPr>
        <w:t>dorsal</w:t>
      </w:r>
      <w:r w:rsidR="00703637">
        <w:t xml:space="preserve"> model</w:t>
      </w:r>
      <w:r w:rsidR="00583D2A">
        <w:rPr>
          <w:i/>
          <w:iCs/>
        </w:rPr>
        <w:t xml:space="preserve"> </w:t>
      </w:r>
      <w:r w:rsidR="00583D2A">
        <w:t xml:space="preserve">(mean = 0.12, 95% </w:t>
      </w:r>
      <w:r w:rsidR="00583D2A" w:rsidRPr="00912737">
        <w:rPr>
          <w:i/>
          <w:iCs/>
        </w:rPr>
        <w:t>CI</w:t>
      </w:r>
      <w:r w:rsidR="00583D2A">
        <w:t xml:space="preserve"> = 0 – 0.44). </w:t>
      </w:r>
      <w:commentRangeEnd w:id="21"/>
      <w:r w:rsidR="00583D2A">
        <w:rPr>
          <w:rStyle w:val="CommentReference"/>
        </w:rPr>
        <w:commentReference w:id="21"/>
      </w:r>
      <w:r w:rsidR="00583D2A">
        <w:t xml:space="preserve">Similarly, individual </w:t>
      </w:r>
      <w:r>
        <w:t>ID</w:t>
      </w:r>
      <w:r w:rsidR="00583D2A">
        <w:t xml:space="preserve">04, a large male (mean </w:t>
      </w:r>
      <w:r w:rsidR="00583D2A">
        <w:rPr>
          <w:i/>
          <w:iCs/>
        </w:rPr>
        <w:t xml:space="preserve">TL = </w:t>
      </w:r>
      <w:r w:rsidR="00583D2A">
        <w:t xml:space="preserve">15.2 m, 95% </w:t>
      </w:r>
      <w:r w:rsidR="00583D2A">
        <w:rPr>
          <w:i/>
          <w:iCs/>
        </w:rPr>
        <w:t xml:space="preserve">CI = </w:t>
      </w:r>
      <w:r w:rsidR="00583D2A">
        <w:t xml:space="preserve">14.9 – 15.5 m), was confidently assigned a near-zero </w:t>
      </w:r>
      <w:r>
        <w:t>probability of being female</w:t>
      </w:r>
      <w:commentRangeStart w:id="23"/>
      <w:r w:rsidR="00583D2A">
        <w:t xml:space="preserve"> </w:t>
      </w:r>
      <w:commentRangeEnd w:id="23"/>
      <w:r w:rsidR="00583D2A">
        <w:rPr>
          <w:rStyle w:val="CommentReference"/>
        </w:rPr>
        <w:commentReference w:id="23"/>
      </w:r>
      <w:r w:rsidR="00583D2A">
        <w:t>by</w:t>
      </w:r>
      <w:r w:rsidR="007E56C5">
        <w:t xml:space="preserve"> the</w:t>
      </w:r>
      <w:r w:rsidR="00583D2A">
        <w:t xml:space="preserve"> </w:t>
      </w:r>
      <w:r w:rsidR="007E56C5">
        <w:rPr>
          <w:i/>
          <w:iCs/>
        </w:rPr>
        <w:t>NR</w:t>
      </w:r>
      <w:r w:rsidR="007E56C5">
        <w:rPr>
          <w:i/>
          <w:iCs/>
          <w:vertAlign w:val="subscript"/>
        </w:rPr>
        <w:t>flipper</w:t>
      </w:r>
      <w:r w:rsidR="007E56C5">
        <w:t xml:space="preserve"> </w:t>
      </w:r>
      <w:r w:rsidR="00583D2A">
        <w:t xml:space="preserve">model (mean &lt; 0.001, 95% </w:t>
      </w:r>
      <w:r w:rsidR="00583D2A">
        <w:rPr>
          <w:i/>
          <w:iCs/>
        </w:rPr>
        <w:t xml:space="preserve">CI width = </w:t>
      </w:r>
      <w:r w:rsidR="00583D2A">
        <w:t xml:space="preserve">0), but received an uncertain and intermediate </w:t>
      </w:r>
      <w:r>
        <w:t>probability</w:t>
      </w:r>
      <w:r w:rsidR="00583D2A">
        <w:t xml:space="preserve"> estimate based on</w:t>
      </w:r>
      <w:r w:rsidR="007E56C5">
        <w:t xml:space="preserve"> the</w:t>
      </w:r>
      <w:r w:rsidR="00583D2A">
        <w:t xml:space="preserve"> </w:t>
      </w:r>
      <w:r w:rsidR="007E56C5">
        <w:rPr>
          <w:i/>
          <w:iCs/>
        </w:rPr>
        <w:t>NR</w:t>
      </w:r>
      <w:r w:rsidR="007E56C5">
        <w:rPr>
          <w:i/>
          <w:iCs/>
          <w:vertAlign w:val="subscript"/>
        </w:rPr>
        <w:t>dorsal</w:t>
      </w:r>
      <w:r w:rsidR="007E56C5">
        <w:t xml:space="preserve"> </w:t>
      </w:r>
      <w:r w:rsidR="00583D2A">
        <w:t>models (mean = 0.50, 95%</w:t>
      </w:r>
      <w:r w:rsidR="00583D2A">
        <w:rPr>
          <w:i/>
          <w:iCs/>
        </w:rPr>
        <w:t xml:space="preserve"> CI</w:t>
      </w:r>
      <w:r w:rsidR="00583D2A">
        <w:t xml:space="preserve"> = &lt;0.001 – 0.97).</w:t>
      </w:r>
      <w:r w:rsidR="00583D2A">
        <w:rPr>
          <w:i/>
          <w:iCs/>
        </w:rPr>
        <w:t xml:space="preserve"> </w:t>
      </w:r>
      <w:r w:rsidR="00583D2A">
        <w:t xml:space="preserve">Given that </w:t>
      </w:r>
      <w:r w:rsidR="00134443">
        <w:rPr>
          <w:i/>
          <w:iCs/>
        </w:rPr>
        <w:t>NR</w:t>
      </w:r>
      <w:r w:rsidR="00134443">
        <w:rPr>
          <w:i/>
          <w:iCs/>
          <w:vertAlign w:val="subscript"/>
        </w:rPr>
        <w:t>flipper</w:t>
      </w:r>
      <w:r w:rsidR="00134443">
        <w:t xml:space="preserve"> </w:t>
      </w:r>
      <w:r w:rsidR="00583D2A">
        <w:t xml:space="preserve">models resulted in more certainty and consistency with context, behaviour, and whaling data, we explore the peduncle dive patterns in the following section considering the predictions made by </w:t>
      </w:r>
      <w:r w:rsidR="00134443">
        <w:rPr>
          <w:i/>
          <w:iCs/>
        </w:rPr>
        <w:t>NR</w:t>
      </w:r>
      <w:r w:rsidR="00134443">
        <w:rPr>
          <w:i/>
          <w:iCs/>
          <w:vertAlign w:val="subscript"/>
        </w:rPr>
        <w:t>flipper</w:t>
      </w:r>
      <w:r w:rsidR="00583D2A">
        <w:t xml:space="preserve"> models. </w:t>
      </w:r>
    </w:p>
    <w:p w14:paraId="385C2218" w14:textId="77777777" w:rsidR="00583D2A" w:rsidRDefault="00583D2A" w:rsidP="00583D2A"/>
    <w:p w14:paraId="4194BA20" w14:textId="5CC406C7" w:rsidR="00583D2A" w:rsidRDefault="00167434" w:rsidP="00583D2A">
      <w:r>
        <w:rPr>
          <w:noProof/>
        </w:rPr>
        <w:drawing>
          <wp:inline distT="0" distB="0" distL="0" distR="0" wp14:anchorId="6744EF1C" wp14:editId="71DB291D">
            <wp:extent cx="5943600" cy="2641600"/>
            <wp:effectExtent l="0" t="0" r="0" b="0"/>
            <wp:docPr id="1853732391" name="Picture 25"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732391" name="Picture 25" descr="A diagram of a graph&#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2D6D8A02" w14:textId="52FF7A15" w:rsidR="005F05A3" w:rsidRDefault="00583D2A" w:rsidP="005F05A3">
      <w:pPr>
        <w:pStyle w:val="Caption"/>
        <w:rPr>
          <w:i w:val="0"/>
          <w:iCs w:val="0"/>
          <w:color w:val="auto"/>
        </w:rPr>
      </w:pPr>
      <w:bookmarkStart w:id="24" w:name="_Ref201777743"/>
      <w:r w:rsidRPr="009A0C70">
        <w:rPr>
          <w:b/>
          <w:bCs/>
          <w:color w:val="auto"/>
        </w:rPr>
        <w:t xml:space="preserve">Figure </w:t>
      </w:r>
      <w:r w:rsidRPr="009A0C70">
        <w:rPr>
          <w:b/>
          <w:bCs/>
          <w:color w:val="auto"/>
        </w:rPr>
        <w:fldChar w:fldCharType="begin"/>
      </w:r>
      <w:r w:rsidRPr="009A0C70">
        <w:rPr>
          <w:b/>
          <w:bCs/>
          <w:color w:val="auto"/>
        </w:rPr>
        <w:instrText xml:space="preserve"> SEQ Figure \* ARABIC </w:instrText>
      </w:r>
      <w:r w:rsidRPr="009A0C70">
        <w:rPr>
          <w:b/>
          <w:bCs/>
          <w:color w:val="auto"/>
        </w:rPr>
        <w:fldChar w:fldCharType="separate"/>
      </w:r>
      <w:r>
        <w:rPr>
          <w:b/>
          <w:bCs/>
          <w:noProof/>
          <w:color w:val="auto"/>
        </w:rPr>
        <w:t>5</w:t>
      </w:r>
      <w:r w:rsidRPr="009A0C70">
        <w:rPr>
          <w:b/>
          <w:bCs/>
          <w:noProof/>
          <w:color w:val="auto"/>
        </w:rPr>
        <w:fldChar w:fldCharType="end"/>
      </w:r>
      <w:bookmarkEnd w:id="24"/>
      <w:r w:rsidRPr="009A0C70">
        <w:rPr>
          <w:b/>
          <w:bCs/>
          <w:color w:val="auto"/>
        </w:rPr>
        <w:t>.</w:t>
      </w:r>
      <w:r w:rsidRPr="009A0C70">
        <w:rPr>
          <w:color w:val="auto"/>
        </w:rPr>
        <w:t xml:space="preserve"> </w:t>
      </w:r>
      <w:r w:rsidRPr="009A0C70">
        <w:rPr>
          <w:i w:val="0"/>
          <w:iCs w:val="0"/>
          <w:color w:val="auto"/>
        </w:rPr>
        <w:t xml:space="preserve">Bootstrapped mean Length (m) and nose-to-body ratio </w:t>
      </w:r>
      <w:r>
        <w:rPr>
          <w:i w:val="0"/>
          <w:iCs w:val="0"/>
          <w:color w:val="auto"/>
        </w:rPr>
        <w:t>(</w:t>
      </w:r>
      <w:r w:rsidR="00F63EC0">
        <w:rPr>
          <w:color w:val="auto"/>
        </w:rPr>
        <w:t>N</w:t>
      </w:r>
      <w:r w:rsidRPr="009A0C70">
        <w:rPr>
          <w:color w:val="auto"/>
        </w:rPr>
        <w:t>R</w:t>
      </w:r>
      <w:r>
        <w:rPr>
          <w:i w:val="0"/>
          <w:iCs w:val="0"/>
          <w:color w:val="auto"/>
        </w:rPr>
        <w:t>)</w:t>
      </w:r>
      <w:r>
        <w:rPr>
          <w:color w:val="auto"/>
        </w:rPr>
        <w:t xml:space="preserve"> </w:t>
      </w:r>
      <w:r w:rsidRPr="00F63EC0">
        <w:rPr>
          <w:i w:val="0"/>
          <w:iCs w:val="0"/>
          <w:color w:val="auto"/>
        </w:rPr>
        <w:t>for</w:t>
      </w:r>
      <w:r w:rsidRPr="009A0C70">
        <w:rPr>
          <w:i w:val="0"/>
          <w:iCs w:val="0"/>
          <w:color w:val="auto"/>
        </w:rPr>
        <w:t xml:space="preserve"> individual sperm whales based on (</w:t>
      </w:r>
      <w:r w:rsidR="00167434">
        <w:rPr>
          <w:i w:val="0"/>
          <w:iCs w:val="0"/>
          <w:color w:val="auto"/>
        </w:rPr>
        <w:t>a</w:t>
      </w:r>
      <w:r w:rsidRPr="009A0C70">
        <w:rPr>
          <w:i w:val="0"/>
          <w:iCs w:val="0"/>
          <w:color w:val="auto"/>
        </w:rPr>
        <w:t xml:space="preserve">) </w:t>
      </w:r>
      <w:r w:rsidR="00F63EC0">
        <w:rPr>
          <w:i w:val="0"/>
          <w:iCs w:val="0"/>
          <w:color w:val="auto"/>
        </w:rPr>
        <w:t>snout</w:t>
      </w:r>
      <w:r w:rsidRPr="009A0C70">
        <w:rPr>
          <w:i w:val="0"/>
          <w:iCs w:val="0"/>
          <w:color w:val="auto"/>
        </w:rPr>
        <w:t xml:space="preserve"> – dorsal fin </w:t>
      </w:r>
      <w:r w:rsidR="00F63EC0">
        <w:rPr>
          <w:i w:val="0"/>
          <w:iCs w:val="0"/>
          <w:color w:val="auto"/>
        </w:rPr>
        <w:t xml:space="preserve">distance </w:t>
      </w:r>
      <w:r w:rsidR="00167434">
        <w:rPr>
          <w:i w:val="0"/>
          <w:iCs w:val="0"/>
          <w:color w:val="auto"/>
        </w:rPr>
        <w:t>(</w:t>
      </w:r>
      <w:r w:rsidR="00167434">
        <w:rPr>
          <w:color w:val="auto"/>
        </w:rPr>
        <w:t>NR</w:t>
      </w:r>
      <w:r w:rsidR="00167434">
        <w:rPr>
          <w:color w:val="auto"/>
          <w:vertAlign w:val="subscript"/>
        </w:rPr>
        <w:t>dorsal</w:t>
      </w:r>
      <w:r w:rsidR="00167434">
        <w:rPr>
          <w:i w:val="0"/>
          <w:iCs w:val="0"/>
          <w:color w:val="auto"/>
        </w:rPr>
        <w:t xml:space="preserve">) </w:t>
      </w:r>
      <w:r w:rsidR="00F63EC0">
        <w:rPr>
          <w:i w:val="0"/>
          <w:iCs w:val="0"/>
          <w:color w:val="auto"/>
        </w:rPr>
        <w:t>and</w:t>
      </w:r>
      <w:r w:rsidRPr="009A0C70">
        <w:rPr>
          <w:i w:val="0"/>
          <w:iCs w:val="0"/>
          <w:color w:val="auto"/>
        </w:rPr>
        <w:t xml:space="preserve"> (</w:t>
      </w:r>
      <w:r w:rsidR="00167434">
        <w:rPr>
          <w:i w:val="0"/>
          <w:iCs w:val="0"/>
          <w:color w:val="auto"/>
        </w:rPr>
        <w:t>b</w:t>
      </w:r>
      <w:r w:rsidRPr="009A0C70">
        <w:rPr>
          <w:i w:val="0"/>
          <w:iCs w:val="0"/>
          <w:color w:val="auto"/>
        </w:rPr>
        <w:t xml:space="preserve">) </w:t>
      </w:r>
      <w:r w:rsidR="00F63EC0">
        <w:rPr>
          <w:i w:val="0"/>
          <w:iCs w:val="0"/>
          <w:color w:val="auto"/>
        </w:rPr>
        <w:t xml:space="preserve">snout </w:t>
      </w:r>
      <w:r>
        <w:rPr>
          <w:i w:val="0"/>
          <w:iCs w:val="0"/>
          <w:color w:val="auto"/>
        </w:rPr>
        <w:t>–</w:t>
      </w:r>
      <w:r w:rsidR="00F63EC0">
        <w:rPr>
          <w:i w:val="0"/>
          <w:iCs w:val="0"/>
          <w:color w:val="auto"/>
        </w:rPr>
        <w:t xml:space="preserve"> </w:t>
      </w:r>
      <w:r>
        <w:rPr>
          <w:i w:val="0"/>
          <w:iCs w:val="0"/>
          <w:color w:val="auto"/>
        </w:rPr>
        <w:t>flipper</w:t>
      </w:r>
      <w:r w:rsidR="00F63EC0">
        <w:rPr>
          <w:i w:val="0"/>
          <w:iCs w:val="0"/>
          <w:color w:val="auto"/>
        </w:rPr>
        <w:t xml:space="preserve"> distance</w:t>
      </w:r>
      <w:r w:rsidR="00167434">
        <w:rPr>
          <w:i w:val="0"/>
          <w:iCs w:val="0"/>
          <w:color w:val="auto"/>
        </w:rPr>
        <w:t xml:space="preserve"> (</w:t>
      </w:r>
      <w:r w:rsidR="00167434">
        <w:rPr>
          <w:color w:val="auto"/>
        </w:rPr>
        <w:t>NR</w:t>
      </w:r>
      <w:r w:rsidR="00167434">
        <w:rPr>
          <w:color w:val="auto"/>
          <w:vertAlign w:val="subscript"/>
        </w:rPr>
        <w:t>flipper</w:t>
      </w:r>
      <w:r w:rsidR="00167434">
        <w:rPr>
          <w:i w:val="0"/>
          <w:iCs w:val="0"/>
          <w:color w:val="auto"/>
        </w:rPr>
        <w:t>)</w:t>
      </w:r>
      <w:r w:rsidRPr="009A0C70">
        <w:rPr>
          <w:i w:val="0"/>
          <w:iCs w:val="0"/>
          <w:color w:val="auto"/>
        </w:rPr>
        <w:t xml:space="preserve">. </w:t>
      </w:r>
      <w:r w:rsidR="0042583D">
        <w:rPr>
          <w:i w:val="0"/>
          <w:iCs w:val="0"/>
          <w:color w:val="auto"/>
        </w:rPr>
        <w:t xml:space="preserve">The solid green line and dashed violet line show the </w:t>
      </w:r>
      <w:r w:rsidR="00E70CC0">
        <w:rPr>
          <w:i w:val="0"/>
          <w:iCs w:val="0"/>
          <w:color w:val="auto"/>
        </w:rPr>
        <w:t xml:space="preserve">bootstrapped </w:t>
      </w:r>
      <w:r w:rsidR="0042583D">
        <w:rPr>
          <w:i w:val="0"/>
          <w:iCs w:val="0"/>
          <w:color w:val="auto"/>
        </w:rPr>
        <w:t xml:space="preserve">mean </w:t>
      </w:r>
      <w:proofErr w:type="spellStart"/>
      <w:r w:rsidR="00E70CC0">
        <w:rPr>
          <w:i w:val="0"/>
          <w:iCs w:val="0"/>
          <w:color w:val="auto"/>
        </w:rPr>
        <w:t>modele</w:t>
      </w:r>
      <w:proofErr w:type="spellEnd"/>
      <w:r w:rsidR="00E70CC0">
        <w:rPr>
          <w:i w:val="0"/>
          <w:iCs w:val="0"/>
          <w:color w:val="auto"/>
        </w:rPr>
        <w:t xml:space="preserve"> </w:t>
      </w:r>
      <w:r w:rsidR="00E70CC0">
        <w:rPr>
          <w:color w:val="auto"/>
        </w:rPr>
        <w:t>NR</w:t>
      </w:r>
      <w:r w:rsidR="0042583D">
        <w:rPr>
          <w:i w:val="0"/>
          <w:iCs w:val="0"/>
          <w:color w:val="auto"/>
        </w:rPr>
        <w:t xml:space="preserve"> for females and males, respectively. </w:t>
      </w:r>
      <w:r w:rsidRPr="009A0C70">
        <w:rPr>
          <w:i w:val="0"/>
          <w:iCs w:val="0"/>
          <w:color w:val="auto"/>
        </w:rPr>
        <w:t xml:space="preserve">Point colours </w:t>
      </w:r>
      <w:r w:rsidR="0042583D">
        <w:rPr>
          <w:i w:val="0"/>
          <w:iCs w:val="0"/>
          <w:color w:val="auto"/>
        </w:rPr>
        <w:t>show</w:t>
      </w:r>
      <w:r w:rsidRPr="009A0C70">
        <w:rPr>
          <w:i w:val="0"/>
          <w:iCs w:val="0"/>
          <w:color w:val="auto"/>
        </w:rPr>
        <w:t xml:space="preserve"> the mean posterior probability of individuals being female</w:t>
      </w:r>
      <w:r w:rsidR="00F63EC0">
        <w:rPr>
          <w:i w:val="0"/>
          <w:iCs w:val="0"/>
          <w:color w:val="auto"/>
        </w:rPr>
        <w:t xml:space="preserve"> (</w:t>
      </w:r>
      <w:r w:rsidRPr="009A0C70">
        <w:rPr>
          <w:i w:val="0"/>
          <w:iCs w:val="0"/>
          <w:color w:val="auto"/>
        </w:rPr>
        <w:t>P(</w:t>
      </w:r>
      <w:r w:rsidR="005F05A3">
        <w:rPr>
          <w:i w:val="0"/>
          <w:iCs w:val="0"/>
          <w:color w:val="auto"/>
        </w:rPr>
        <w:t>f</w:t>
      </w:r>
      <w:r w:rsidRPr="009A0C70">
        <w:rPr>
          <w:i w:val="0"/>
          <w:iCs w:val="0"/>
          <w:color w:val="auto"/>
        </w:rPr>
        <w:t>)</w:t>
      </w:r>
      <w:r w:rsidR="00F63EC0">
        <w:rPr>
          <w:i w:val="0"/>
          <w:iCs w:val="0"/>
          <w:color w:val="auto"/>
        </w:rPr>
        <w:t>)</w:t>
      </w:r>
      <w:r w:rsidRPr="009A0C70">
        <w:rPr>
          <w:i w:val="0"/>
          <w:iCs w:val="0"/>
          <w:color w:val="auto"/>
        </w:rPr>
        <w:t xml:space="preserve">, and point sizes indicate the </w:t>
      </w:r>
      <w:r w:rsidR="00F63EC0">
        <w:rPr>
          <w:i w:val="0"/>
          <w:iCs w:val="0"/>
          <w:color w:val="auto"/>
        </w:rPr>
        <w:t xml:space="preserve">bootstrapped </w:t>
      </w:r>
      <w:r w:rsidRPr="009A0C70">
        <w:rPr>
          <w:i w:val="0"/>
          <w:iCs w:val="0"/>
          <w:color w:val="auto"/>
        </w:rPr>
        <w:t>95</w:t>
      </w:r>
      <w:r w:rsidRPr="009A0C70">
        <w:rPr>
          <w:i w:val="0"/>
          <w:iCs w:val="0"/>
          <w:color w:val="auto"/>
          <w:vertAlign w:val="superscript"/>
        </w:rPr>
        <w:t>th</w:t>
      </w:r>
      <w:r w:rsidRPr="009A0C70">
        <w:rPr>
          <w:i w:val="0"/>
          <w:iCs w:val="0"/>
          <w:color w:val="auto"/>
        </w:rPr>
        <w:t xml:space="preserve"> percentile confidence interval </w:t>
      </w:r>
      <w:r w:rsidR="0042583D">
        <w:rPr>
          <w:i w:val="0"/>
          <w:iCs w:val="0"/>
          <w:color w:val="auto"/>
        </w:rPr>
        <w:t xml:space="preserve">(95% CI) </w:t>
      </w:r>
      <w:r w:rsidRPr="009A0C70">
        <w:rPr>
          <w:i w:val="0"/>
          <w:iCs w:val="0"/>
          <w:color w:val="auto"/>
        </w:rPr>
        <w:t xml:space="preserve">width for </w:t>
      </w:r>
      <w:r>
        <w:rPr>
          <w:i w:val="0"/>
          <w:iCs w:val="0"/>
          <w:color w:val="auto"/>
        </w:rPr>
        <w:t>P</w:t>
      </w:r>
      <w:r w:rsidRPr="009A0C70">
        <w:rPr>
          <w:i w:val="0"/>
          <w:iCs w:val="0"/>
          <w:color w:val="auto"/>
        </w:rPr>
        <w:t>(</w:t>
      </w:r>
      <w:r w:rsidR="001E0016">
        <w:rPr>
          <w:i w:val="0"/>
          <w:iCs w:val="0"/>
          <w:color w:val="auto"/>
        </w:rPr>
        <w:t>f</w:t>
      </w:r>
      <w:r w:rsidRPr="009A0C70">
        <w:rPr>
          <w:i w:val="0"/>
          <w:iCs w:val="0"/>
          <w:color w:val="auto"/>
        </w:rPr>
        <w:t xml:space="preserve">). Point shape denotes whether individuals were observed </w:t>
      </w:r>
      <w:r w:rsidR="00F63EC0">
        <w:rPr>
          <w:i w:val="0"/>
          <w:iCs w:val="0"/>
          <w:color w:val="auto"/>
        </w:rPr>
        <w:t>involved in peduncle dives (triangles = receiving, squares = doing, circles = none).</w:t>
      </w:r>
      <w:r w:rsidRPr="009A0C70">
        <w:rPr>
          <w:i w:val="0"/>
          <w:iCs w:val="0"/>
          <w:color w:val="auto"/>
        </w:rPr>
        <w:t xml:space="preserve"> </w:t>
      </w:r>
      <w:r>
        <w:rPr>
          <w:i w:val="0"/>
          <w:iCs w:val="0"/>
          <w:color w:val="auto"/>
        </w:rPr>
        <w:t xml:space="preserve">Individuals that were observed </w:t>
      </w:r>
      <w:r w:rsidR="00F63EC0">
        <w:rPr>
          <w:i w:val="0"/>
          <w:iCs w:val="0"/>
          <w:color w:val="auto"/>
        </w:rPr>
        <w:t xml:space="preserve">receiving peduncle dives </w:t>
      </w:r>
      <w:r>
        <w:rPr>
          <w:i w:val="0"/>
          <w:iCs w:val="0"/>
          <w:color w:val="auto"/>
        </w:rPr>
        <w:t xml:space="preserve">and </w:t>
      </w:r>
      <w:r w:rsidR="00F63EC0">
        <w:rPr>
          <w:i w:val="0"/>
          <w:iCs w:val="0"/>
          <w:color w:val="auto"/>
        </w:rPr>
        <w:t>mature males</w:t>
      </w:r>
      <w:r>
        <w:rPr>
          <w:i w:val="0"/>
          <w:iCs w:val="0"/>
          <w:color w:val="auto"/>
        </w:rPr>
        <w:t xml:space="preserve"> (&gt; 13.7 m) are labelled for reference. </w:t>
      </w:r>
      <w:r w:rsidRPr="009A0C70">
        <w:rPr>
          <w:i w:val="0"/>
          <w:iCs w:val="0"/>
          <w:color w:val="auto"/>
        </w:rPr>
        <w:t xml:space="preserve">Dashed vertical lines indicate the minimum body lengths associated with sperm whale sex and age classes </w:t>
      </w:r>
      <w:r w:rsidR="00B613BD">
        <w:rPr>
          <w:i w:val="0"/>
          <w:iCs w:val="0"/>
          <w:color w:val="auto"/>
        </w:rPr>
        <w:t>based on</w:t>
      </w:r>
      <w:r w:rsidR="005F05A3">
        <w:rPr>
          <w:i w:val="0"/>
          <w:iCs w:val="0"/>
          <w:color w:val="auto"/>
        </w:rPr>
        <w:t xml:space="preserve"> Best 1979, Best et al. 1984, and Mendes et al. 2007</w:t>
      </w:r>
      <w:r w:rsidR="00B613BD">
        <w:rPr>
          <w:i w:val="0"/>
          <w:iCs w:val="0"/>
          <w:color w:val="auto"/>
        </w:rPr>
        <w:t xml:space="preserve"> as follows</w:t>
      </w:r>
      <w:r w:rsidRPr="009A0C70">
        <w:rPr>
          <w:i w:val="0"/>
          <w:iCs w:val="0"/>
          <w:color w:val="auto"/>
        </w:rPr>
        <w:t xml:space="preserve">: </w:t>
      </w:r>
      <w:r>
        <w:rPr>
          <w:i w:val="0"/>
          <w:iCs w:val="0"/>
          <w:color w:val="auto"/>
        </w:rPr>
        <w:t>calf</w:t>
      </w:r>
      <w:r w:rsidRPr="009A0C70">
        <w:rPr>
          <w:i w:val="0"/>
          <w:iCs w:val="0"/>
          <w:color w:val="auto"/>
        </w:rPr>
        <w:t xml:space="preserve"> (4 m; NB), juvenile (J; 5.5 m), sub-adult (SA; 7.6 m ), adult female (AF – 8.5 m),  adult male and mature female (AM/MF – 10 m), maximum female length (Fmax – 12 m), and mature male (MM – 13.7</w:t>
      </w:r>
      <w:r w:rsidR="00B77CFA">
        <w:rPr>
          <w:i w:val="0"/>
          <w:iCs w:val="0"/>
          <w:color w:val="auto"/>
        </w:rPr>
        <w:t>).</w:t>
      </w:r>
    </w:p>
    <w:p w14:paraId="20B5FB0D" w14:textId="2F42B6DA" w:rsidR="00583D2A" w:rsidRPr="000C6EAF" w:rsidRDefault="00583D2A" w:rsidP="00F2034F">
      <w:pPr>
        <w:pStyle w:val="Heading4"/>
      </w:pPr>
      <w:r>
        <w:lastRenderedPageBreak/>
        <w:t>3.3.3 Peduncle dive patterns</w:t>
      </w:r>
    </w:p>
    <w:p w14:paraId="006CE085" w14:textId="77777777" w:rsidR="00583D2A" w:rsidRDefault="00583D2A" w:rsidP="00583D2A">
      <w:r>
        <w:t>We inspected xxx mins of the footage from which we extracted whale measurements. Within this footage, we found three individuals doing and 12 individuals receiving peduncle dives out of the 90 individuals for which we had at least one total length measurement (</w:t>
      </w:r>
      <w:r>
        <w:fldChar w:fldCharType="begin"/>
      </w:r>
      <w:r>
        <w:instrText xml:space="preserve"> REF _Ref201915523 \h </w:instrText>
      </w:r>
      <w:r>
        <w:fldChar w:fldCharType="separate"/>
      </w:r>
      <w:r w:rsidRPr="007459AF">
        <w:rPr>
          <w:b/>
          <w:bCs/>
        </w:rPr>
        <w:t xml:space="preserve">Figure </w:t>
      </w:r>
      <w:r>
        <w:rPr>
          <w:b/>
          <w:bCs/>
          <w:noProof/>
        </w:rPr>
        <w:t>6</w:t>
      </w:r>
      <w:r>
        <w:fldChar w:fldCharType="end"/>
      </w:r>
      <w:r>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124DCF0F" w:rsidR="00583D2A" w:rsidRDefault="00583D2A" w:rsidP="00583D2A">
      <w:r>
        <w:t xml:space="preserve">Length measurements of individuals that performed peduncle dives either fell within the total length ranges corresponding to calves (n = 1) or juveniles (n = 3; </w:t>
      </w:r>
      <w:r>
        <w:fldChar w:fldCharType="begin"/>
      </w:r>
      <w:r>
        <w:instrText xml:space="preserve"> REF _Ref201915523 \h </w:instrText>
      </w:r>
      <w:r>
        <w:fldChar w:fldCharType="separate"/>
      </w:r>
      <w:r w:rsidRPr="004C42E8">
        <w:rPr>
          <w:b/>
          <w:bCs/>
        </w:rPr>
        <w:t xml:space="preserve">Figure </w:t>
      </w:r>
      <w:r w:rsidRPr="004C42E8">
        <w:rPr>
          <w:b/>
          <w:bCs/>
          <w:noProof/>
        </w:rPr>
        <w:t>6</w:t>
      </w:r>
      <w:r>
        <w:fldChar w:fldCharType="end"/>
      </w:r>
      <w:r>
        <w:t xml:space="preserve">). Individuals that received peduncle dives ranged from 8.9 – 12.5 m length, corresponding to the overlapping age/sex classes </w:t>
      </w:r>
      <w:r w:rsidR="009B793A">
        <w:t>that include</w:t>
      </w:r>
      <w:r>
        <w:t xml:space="preserve"> adult to mature females and subadult – adult males. </w:t>
      </w:r>
      <w:r w:rsidR="001E0016">
        <w:t>F</w:t>
      </w:r>
      <w:r w:rsidR="002E24A4">
        <w:t xml:space="preserve">our out of </w:t>
      </w:r>
      <w:r w:rsidR="009B793A">
        <w:t>seven</w:t>
      </w:r>
      <w:r>
        <w:t xml:space="preserve"> </w:t>
      </w:r>
      <w:r w:rsidR="001E0016">
        <w:t xml:space="preserve">individuals for which we could measure </w:t>
      </w:r>
      <w:r w:rsidR="001E0016">
        <w:rPr>
          <w:i/>
          <w:iCs/>
        </w:rPr>
        <w:t>NR</w:t>
      </w:r>
      <w:r w:rsidR="001E0016">
        <w:rPr>
          <w:i/>
          <w:iCs/>
          <w:vertAlign w:val="subscript"/>
        </w:rPr>
        <w:t xml:space="preserve">flipper </w:t>
      </w:r>
      <w:r w:rsidR="009B793A">
        <w:t xml:space="preserve">–and </w:t>
      </w:r>
      <w:r w:rsidR="001E0016">
        <w:t>thus estimate their probability of being female</w:t>
      </w:r>
      <w:r w:rsidR="009B793A">
        <w:t>—</w:t>
      </w:r>
      <w:r>
        <w:t xml:space="preserve">had </w:t>
      </w:r>
      <w:r w:rsidR="001E0016">
        <w:t xml:space="preserve">a </w:t>
      </w:r>
      <w:r>
        <w:t>high probability and certainty of being female</w:t>
      </w:r>
      <w:r w:rsidR="001E0016">
        <w:t>.</w:t>
      </w:r>
      <w:r>
        <w:t xml:space="preserve"> </w:t>
      </w:r>
      <w:r w:rsidR="009B793A">
        <w:t xml:space="preserve">The remaining three individuals had slightly lower probabilities of being female associated with a high degree of uncertainty based on </w:t>
      </w:r>
      <w:r w:rsidR="009B793A">
        <w:rPr>
          <w:i/>
          <w:iCs/>
        </w:rPr>
        <w:t>NR</w:t>
      </w:r>
      <w:r w:rsidR="009B793A">
        <w:rPr>
          <w:i/>
          <w:iCs/>
          <w:vertAlign w:val="subscript"/>
        </w:rPr>
        <w:t>flipper</w:t>
      </w:r>
      <w:r w:rsidR="009B793A">
        <w:rPr>
          <w:i/>
          <w:iCs/>
        </w:rPr>
        <w:t xml:space="preserve"> </w:t>
      </w:r>
      <w:r w:rsidR="009B793A">
        <w:t>models (ID11 P(f) = 0.64, 95% CI [&lt;0.01, 1.00]; ID75 P(f) = 0.62, 95% CI [0.13, 0.97]; ID76 P(f) = 0.88</w:t>
      </w:r>
      <w:r w:rsidR="00052A57">
        <w:t>, 95% CI [0.55, 1.00];</w:t>
      </w:r>
      <w:r w:rsidR="009B793A">
        <w:t xml:space="preserve">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rsidR="00052A57">
        <w:t>)</w:t>
      </w:r>
      <w:r>
        <w:t>.</w:t>
      </w:r>
    </w:p>
    <w:p w14:paraId="23B686B5" w14:textId="7A73B9C2" w:rsidR="00583D2A" w:rsidRDefault="005E293F" w:rsidP="00583D2A">
      <w:pPr>
        <w:keepNext/>
      </w:pPr>
      <w:r>
        <w:rPr>
          <w:noProof/>
        </w:rPr>
        <w:lastRenderedPageBreak/>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r>
        <w:rPr>
          <w:noProof/>
        </w:rPr>
        <w:drawing>
          <wp:inline distT="0" distB="0" distL="0" distR="0" wp14:anchorId="058D80EA" wp14:editId="3BA40282">
            <wp:extent cx="5943600" cy="3396615"/>
            <wp:effectExtent l="0" t="0" r="0" b="0"/>
            <wp:docPr id="611484366" name="Picture 28"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484366" name="Picture 28"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C5A9443" w14:textId="21E17B1B" w:rsidR="00583D2A" w:rsidRPr="004C42E8" w:rsidRDefault="00583D2A" w:rsidP="00583D2A">
      <w:pPr>
        <w:pStyle w:val="Caption"/>
        <w:rPr>
          <w:i w:val="0"/>
          <w:iCs w:val="0"/>
          <w:color w:val="auto"/>
        </w:rPr>
      </w:pPr>
      <w:bookmarkStart w:id="25" w:name="_Ref201915523"/>
      <w:commentRangeStart w:id="26"/>
      <w:commentRangeStart w:id="27"/>
      <w:commentRangeStart w:id="28"/>
      <w:r w:rsidRPr="004C42E8">
        <w:rPr>
          <w:b/>
          <w:bCs/>
          <w:color w:val="auto"/>
        </w:rPr>
        <w:t xml:space="preserve">Figure </w:t>
      </w:r>
      <w:r w:rsidRPr="004C42E8">
        <w:rPr>
          <w:b/>
          <w:bCs/>
          <w:color w:val="auto"/>
        </w:rPr>
        <w:fldChar w:fldCharType="begin"/>
      </w:r>
      <w:r w:rsidRPr="004C42E8">
        <w:rPr>
          <w:b/>
          <w:bCs/>
          <w:color w:val="auto"/>
        </w:rPr>
        <w:instrText xml:space="preserve"> SEQ Figure \* ARABIC </w:instrText>
      </w:r>
      <w:r w:rsidRPr="004C42E8">
        <w:rPr>
          <w:b/>
          <w:bCs/>
          <w:color w:val="auto"/>
        </w:rPr>
        <w:fldChar w:fldCharType="separate"/>
      </w:r>
      <w:r w:rsidRPr="004C42E8">
        <w:rPr>
          <w:b/>
          <w:bCs/>
          <w:noProof/>
          <w:color w:val="auto"/>
        </w:rPr>
        <w:t>6</w:t>
      </w:r>
      <w:r w:rsidRPr="004C42E8">
        <w:rPr>
          <w:b/>
          <w:bCs/>
          <w:color w:val="auto"/>
        </w:rPr>
        <w:fldChar w:fldCharType="end"/>
      </w:r>
      <w:bookmarkEnd w:id="25"/>
      <w:r w:rsidRPr="004C42E8">
        <w:rPr>
          <w:b/>
          <w:bCs/>
          <w:color w:val="auto"/>
        </w:rPr>
        <w:t xml:space="preserve">. </w:t>
      </w:r>
      <w:r>
        <w:rPr>
          <w:i w:val="0"/>
          <w:iCs w:val="0"/>
          <w:color w:val="auto"/>
        </w:rPr>
        <w:t xml:space="preserve">Mean total length (m) distribution of individual sperm whales observed doing, receiving, or not involved in peduncle dives (PD). Points are colored by the </w:t>
      </w:r>
      <w:r w:rsidR="00A74405">
        <w:rPr>
          <w:i w:val="0"/>
          <w:iCs w:val="0"/>
          <w:color w:val="auto"/>
        </w:rPr>
        <w:t xml:space="preserve">bootstrapped </w:t>
      </w:r>
      <w:r>
        <w:rPr>
          <w:i w:val="0"/>
          <w:iCs w:val="0"/>
          <w:color w:val="auto"/>
        </w:rPr>
        <w:t xml:space="preserve">mean </w:t>
      </w:r>
      <w:r w:rsidRPr="00A74405">
        <w:rPr>
          <w:i w:val="0"/>
          <w:iCs w:val="0"/>
          <w:color w:val="auto"/>
        </w:rPr>
        <w:t>P(f)</w:t>
      </w:r>
      <w:r>
        <w:rPr>
          <w:i w:val="0"/>
          <w:iCs w:val="0"/>
          <w:color w:val="auto"/>
        </w:rPr>
        <w:t xml:space="preserve"> estimated using </w:t>
      </w:r>
      <w:r w:rsidR="00A74405">
        <w:rPr>
          <w:color w:val="auto"/>
        </w:rPr>
        <w:t>NR</w:t>
      </w:r>
      <w:r w:rsidR="00A74405">
        <w:rPr>
          <w:color w:val="auto"/>
          <w:vertAlign w:val="subscript"/>
        </w:rPr>
        <w:t>flipper</w:t>
      </w:r>
      <w:r w:rsidR="00A74405">
        <w:rPr>
          <w:i w:val="0"/>
          <w:iCs w:val="0"/>
          <w:color w:val="auto"/>
        </w:rPr>
        <w:t xml:space="preserve"> </w:t>
      </w:r>
      <w:r>
        <w:rPr>
          <w:i w:val="0"/>
          <w:iCs w:val="0"/>
          <w:color w:val="auto"/>
        </w:rPr>
        <w:t xml:space="preserve">models or are </w:t>
      </w:r>
      <w:r w:rsidR="00A74405">
        <w:rPr>
          <w:i w:val="0"/>
          <w:iCs w:val="0"/>
          <w:color w:val="auto"/>
        </w:rPr>
        <w:t>shown as asterisks</w:t>
      </w:r>
      <w:r>
        <w:rPr>
          <w:i w:val="0"/>
          <w:iCs w:val="0"/>
          <w:color w:val="auto"/>
        </w:rPr>
        <w:t xml:space="preserve"> if </w:t>
      </w:r>
      <w:r w:rsidR="00A74405">
        <w:rPr>
          <w:color w:val="auto"/>
        </w:rPr>
        <w:t>NR</w:t>
      </w:r>
      <w:r w:rsidR="00A74405">
        <w:rPr>
          <w:color w:val="auto"/>
          <w:vertAlign w:val="subscript"/>
        </w:rPr>
        <w:t>flipper</w:t>
      </w:r>
      <w:r>
        <w:rPr>
          <w:i w:val="0"/>
          <w:iCs w:val="0"/>
          <w:color w:val="auto"/>
        </w:rPr>
        <w:t xml:space="preserve"> could not be </w:t>
      </w:r>
      <w:r w:rsidR="00232656">
        <w:rPr>
          <w:i w:val="0"/>
          <w:iCs w:val="0"/>
          <w:color w:val="auto"/>
        </w:rPr>
        <w:t>measured</w:t>
      </w:r>
      <w:r>
        <w:rPr>
          <w:i w:val="0"/>
          <w:iCs w:val="0"/>
          <w:color w:val="auto"/>
        </w:rPr>
        <w:t xml:space="preserve">.  </w:t>
      </w:r>
      <w:commentRangeEnd w:id="26"/>
      <w:r>
        <w:rPr>
          <w:rStyle w:val="CommentReference"/>
          <w:i w:val="0"/>
          <w:iCs w:val="0"/>
          <w:color w:val="auto"/>
        </w:rPr>
        <w:commentReference w:id="26"/>
      </w:r>
      <w:commentRangeEnd w:id="27"/>
      <w:r>
        <w:rPr>
          <w:rStyle w:val="CommentReference"/>
          <w:i w:val="0"/>
          <w:iCs w:val="0"/>
          <w:color w:val="auto"/>
        </w:rPr>
        <w:commentReference w:id="27"/>
      </w:r>
      <w:commentRangeEnd w:id="28"/>
      <w:r w:rsidR="00D9550C">
        <w:rPr>
          <w:rStyle w:val="CommentReference"/>
          <w:i w:val="0"/>
          <w:iCs w:val="0"/>
          <w:color w:val="auto"/>
        </w:rPr>
        <w:commentReference w:id="28"/>
      </w:r>
    </w:p>
    <w:p w14:paraId="29F6A542" w14:textId="77777777" w:rsidR="00583D2A" w:rsidRPr="00B055DC" w:rsidRDefault="00583D2A" w:rsidP="00583D2A"/>
    <w:p w14:paraId="762EA36C" w14:textId="77777777" w:rsidR="00583D2A" w:rsidRDefault="00583D2A" w:rsidP="00583D2A">
      <w:r>
        <w:t xml:space="preserve"> </w:t>
      </w:r>
    </w:p>
    <w:p w14:paraId="76406D41" w14:textId="77777777" w:rsidR="00583D2A" w:rsidRDefault="00583D2A" w:rsidP="00583D2A"/>
    <w:p w14:paraId="1B9AC005" w14:textId="77777777" w:rsidR="007459AF" w:rsidRPr="00963E70" w:rsidRDefault="007459AF" w:rsidP="00862972"/>
    <w:p w14:paraId="0672BFB9" w14:textId="3ED2CDB2" w:rsidR="00862972" w:rsidRDefault="00AC5D18" w:rsidP="00EA7AE3">
      <w:pPr>
        <w:pStyle w:val="Heading2"/>
      </w:pPr>
      <w:bookmarkStart w:id="29" w:name="_Toc202797127"/>
      <w:r>
        <w:t>4. DISCUSSION</w:t>
      </w:r>
      <w:bookmarkEnd w:id="29"/>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7C4B2F5A" w:rsidR="000D08FD" w:rsidRDefault="000D08FD" w:rsidP="00862972">
      <w:pPr>
        <w:pStyle w:val="ListParagraph"/>
        <w:numPr>
          <w:ilvl w:val="0"/>
          <w:numId w:val="1"/>
        </w:numPr>
      </w:pPr>
      <w:r>
        <w:t>But the model based on R – Flipper showed that whales &gt;</w:t>
      </w:r>
      <w:r w:rsidR="00F35A05">
        <w:t xml:space="preserve"> 9.8 </w:t>
      </w:r>
      <w:r>
        <w:t xml:space="preserve">length  and R &lt;0.31 could be </w:t>
      </w:r>
      <w:r w:rsidR="00F35A05">
        <w:t>reliably</w:t>
      </w:r>
      <w:r>
        <w:t xml:space="preserve"> identified as females</w:t>
      </w:r>
      <w:r w:rsidR="00F35A05">
        <w:t>, helping refine existing sex/age classes for sperm whales</w:t>
      </w:r>
      <w:r>
        <w:t xml:space="preserve">. Models based on R – Dorsal had too much uncertainty, even in cases of known sex (i.e. very large males), </w:t>
      </w:r>
      <w:r>
        <w:lastRenderedPageBreak/>
        <w:t>likely as a result of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Analyzing behaviour in at this sex classification (although not perfect) can produce valuable insights: e.g., suckling was most often detected on individuals with a high probability of being mature females, but also observed in individuals that had uncertain classification status. Not observed in small individuals, and not observed in adults. This is preliminary data, but provides an example of what can be inferred.</w:t>
      </w:r>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w:t>
      </w:r>
      <w:proofErr w:type="spellStart"/>
      <w:r>
        <w:t>trughing</w:t>
      </w:r>
      <w:proofErr w:type="spellEnd"/>
      <w:r>
        <w:t xml:space="preserve"> would be really cool</w:t>
      </w:r>
    </w:p>
    <w:p w14:paraId="0E2470E0" w14:textId="77777777" w:rsidR="003C4617" w:rsidRDefault="003C4617"/>
    <w:sectPr w:rsidR="003C4617" w:rsidSect="00862972">
      <w:footerReference w:type="default" r:id="rId19"/>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4" w:author="Balaena Institute whitehead" w:date="2025-06-27T12:45:00Z" w:initials="Bw">
    <w:p w14:paraId="7C646B09" w14:textId="77777777" w:rsidR="00583D2A" w:rsidRDefault="00583D2A" w:rsidP="00583D2A">
      <w:pPr>
        <w:pStyle w:val="CommentText"/>
      </w:pPr>
      <w:r>
        <w:rPr>
          <w:rStyle w:val="CommentReference"/>
        </w:rPr>
        <w:annotationRef/>
      </w:r>
      <w:r>
        <w:t>For context, these parameters are the ‘things’ that determine the shape of curves that relate sperm whale length to nose-to-body ratio for females (fr and maxf) and males (mr and maxm)</w:t>
      </w:r>
    </w:p>
  </w:comment>
  <w:comment w:id="16" w:author="Laura Feyrer" w:date="2025-07-01T10:33:00Z" w:initials="LF">
    <w:p w14:paraId="336B2847" w14:textId="77777777" w:rsidR="00583D2A" w:rsidRDefault="00583D2A" w:rsidP="00583D2A">
      <w:r>
        <w:rPr>
          <w:rStyle w:val="CommentReference"/>
        </w:rPr>
        <w:annotationRef/>
      </w:r>
      <w:r>
        <w:rPr>
          <w:sz w:val="20"/>
          <w:szCs w:val="20"/>
        </w:rPr>
        <w:t>you use the terms "nose", "snout" and R (rostrum?).. do these mean the same thing? Maybe chose one and stick with it to keep it clear for reader what the params are as there are a lot!!</w:t>
      </w:r>
    </w:p>
  </w:comment>
  <w:comment w:id="18" w:author="Laura Feyrer" w:date="2025-07-01T10:36:00Z" w:initials="LF">
    <w:p w14:paraId="30F50BA1" w14:textId="77777777" w:rsidR="00583D2A" w:rsidRDefault="00583D2A" w:rsidP="00583D2A">
      <w:r>
        <w:rPr>
          <w:rStyle w:val="CommentReference"/>
        </w:rPr>
        <w:annotationRef/>
      </w:r>
      <w:r>
        <w:rPr>
          <w:sz w:val="20"/>
          <w:szCs w:val="20"/>
        </w:rPr>
        <w:t>because this has a statistical meaning (r value) but also a param in your study I am unsure what is being discussed here.. given N might also be a bit muddled, maybe change the param to S for snout? :)</w:t>
      </w:r>
    </w:p>
  </w:comment>
  <w:comment w:id="20" w:author="Laura Feyrer" w:date="2025-07-01T10:37:00Z" w:initials="LF">
    <w:p w14:paraId="43CBDF2D" w14:textId="77777777" w:rsidR="00583D2A" w:rsidRDefault="00583D2A" w:rsidP="00583D2A">
      <w:r>
        <w:rPr>
          <w:rStyle w:val="CommentReference"/>
        </w:rPr>
        <w:annotationRef/>
      </w:r>
      <w:r>
        <w:rPr>
          <w:sz w:val="20"/>
          <w:szCs w:val="20"/>
        </w:rPr>
        <w:t>define x axis in caption?</w:t>
      </w:r>
    </w:p>
  </w:comment>
  <w:comment w:id="22" w:author="Laura Feyrer" w:date="2025-07-01T10:41:00Z" w:initials="LF">
    <w:p w14:paraId="7BBBF7FB" w14:textId="0513480C" w:rsidR="00583D2A" w:rsidRDefault="00583D2A" w:rsidP="00583D2A">
      <w:r>
        <w:rPr>
          <w:rStyle w:val="CommentReference"/>
        </w:rPr>
        <w:annotationRef/>
      </w:r>
      <w:r>
        <w:rPr>
          <w:sz w:val="20"/>
          <w:szCs w:val="20"/>
        </w:rPr>
        <w:t>suggest making clear this is an ID as the # gets a bit lost next to the (mean...) and I thought it was an N value... something like "ID74" or individual-74</w:t>
      </w:r>
    </w:p>
  </w:comment>
  <w:comment w:id="21" w:author="Laura Feyrer" w:date="2025-07-01T10:46:00Z" w:initials="LF">
    <w:p w14:paraId="75256379" w14:textId="77777777" w:rsidR="00583D2A" w:rsidRDefault="00583D2A" w:rsidP="00583D2A">
      <w:r>
        <w:rPr>
          <w:rStyle w:val="CommentReference"/>
        </w:rPr>
        <w:annotationRef/>
      </w:r>
      <w:r>
        <w:rPr>
          <w:sz w:val="20"/>
          <w:szCs w:val="20"/>
        </w:rPr>
        <w:t>tried a revision to make contrasting statement easier to follow</w:t>
      </w:r>
    </w:p>
  </w:comment>
  <w:comment w:id="23" w:author="Laura Feyrer" w:date="2025-07-01T10:48:00Z" w:initials="LF">
    <w:p w14:paraId="36660C93" w14:textId="77777777" w:rsidR="00583D2A" w:rsidRDefault="00583D2A" w:rsidP="00583D2A">
      <w:r>
        <w:rPr>
          <w:rStyle w:val="CommentReference"/>
        </w:rPr>
        <w:annotationRef/>
      </w:r>
      <w:r>
        <w:rPr>
          <w:sz w:val="20"/>
          <w:szCs w:val="20"/>
        </w:rPr>
        <w:t>might be easier to read to spell out probability of being female, but whatever you think!</w:t>
      </w:r>
    </w:p>
  </w:comment>
  <w:comment w:id="26" w:author="Laura Feyrer" w:date="2025-07-01T10:58:00Z" w:initials="LF">
    <w:p w14:paraId="592D5261" w14:textId="77777777" w:rsidR="00583D2A" w:rsidRDefault="00583D2A" w:rsidP="00583D2A">
      <w:r>
        <w:rPr>
          <w:rStyle w:val="CommentReference"/>
        </w:rPr>
        <w:annotationRef/>
      </w:r>
      <w:r>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27" w:author="Laura Feyrer" w:date="2025-07-01T11:00:00Z" w:initials="LF">
    <w:p w14:paraId="3ABE4B0D" w14:textId="77777777" w:rsidR="00583D2A" w:rsidRDefault="00583D2A" w:rsidP="00583D2A">
      <w:r>
        <w:rPr>
          <w:rStyle w:val="CommentReference"/>
        </w:rPr>
        <w:annotationRef/>
      </w:r>
      <w:r>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28" w:author="Balaena Institute whitehead" w:date="2025-07-02T17:41:00Z" w:initials="Bw">
    <w:p w14:paraId="3407EBA7" w14:textId="77777777" w:rsidR="00D9550C" w:rsidRDefault="00D9550C" w:rsidP="00D9550C">
      <w:pPr>
        <w:pStyle w:val="CommentText"/>
      </w:pPr>
      <w:r>
        <w:rPr>
          <w:rStyle w:val="CommentReference"/>
        </w:rPr>
        <w:annotationRef/>
      </w:r>
      <w:r>
        <w:t xml:space="preserve">I think including the ‘no’ category is nice to show the general size distribution, and highlight that no big males were seen involved in peduncle dives despite measuring a few of those individu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C646B09" w15:done="1"/>
  <w15:commentEx w15:paraId="336B2847" w15:done="1"/>
  <w15:commentEx w15:paraId="30F50BA1" w15:done="1"/>
  <w15:commentEx w15:paraId="43CBDF2D" w15:done="1"/>
  <w15:commentEx w15:paraId="7BBBF7FB" w15:done="1"/>
  <w15:commentEx w15:paraId="75256379" w15:done="1"/>
  <w15:commentEx w15:paraId="36660C93" w15:done="1"/>
  <w15:commentEx w15:paraId="592D5261" w15:done="0"/>
  <w15:commentEx w15:paraId="3ABE4B0D" w15:paraIdParent="592D5261" w15:done="0"/>
  <w15:commentEx w15:paraId="3407EBA7" w15:paraIdParent="592D52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DCC4C25" w16cex:dateUtc="2025-06-27T15:45:00Z"/>
  <w16cex:commentExtensible w16cex:durableId="4F85DB88" w16cex:dateUtc="2025-07-01T17:33: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B8946A" w16cex:dateUtc="2025-07-01T17:37:00Z"/>
  <w16cex:commentExtensible w16cex:durableId="65939E5E" w16cex:dateUtc="2025-07-01T17:41:00Z"/>
  <w16cex:commentExtensible w16cex:durableId="3BC1CCAF" w16cex:dateUtc="2025-07-01T17:46:00Z"/>
  <w16cex:commentExtensible w16cex:durableId="0F3488CF" w16cex:dateUtc="2025-07-01T17:48:00Z">
    <w16cex:extLst>
      <w16:ext w16:uri="{CE6994B0-6A32-4C9F-8C6B-6E91EDA988CE}">
        <cr:reactions xmlns:cr="http://schemas.microsoft.com/office/comments/2020/reactions">
          <cr:reaction reactionType="1">
            <cr:reactionInfo dateUtc="2025-07-02T19:02:36Z">
              <cr:user userId="3696438d7ec69d58" userProvider="Windows Live" userName="Balaena Institute whitehead"/>
            </cr:reactionInfo>
          </cr:reaction>
        </cr:reactions>
      </w16:ext>
    </w16cex:extLst>
  </w16cex:commentExtensible>
  <w16cex:commentExtensible w16cex:durableId="493D5EFF" w16cex:dateUtc="2025-07-01T17:58:00Z"/>
  <w16cex:commentExtensible w16cex:durableId="6A8150F5" w16cex:dateUtc="2025-07-01T18:00:00Z"/>
  <w16cex:commentExtensible w16cex:durableId="4E9A8152" w16cex:dateUtc="2025-07-02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C646B09" w16cid:durableId="7DCC4C25"/>
  <w16cid:commentId w16cid:paraId="336B2847" w16cid:durableId="4F85DB88"/>
  <w16cid:commentId w16cid:paraId="30F50BA1" w16cid:durableId="319FE8C4"/>
  <w16cid:commentId w16cid:paraId="43CBDF2D" w16cid:durableId="35B8946A"/>
  <w16cid:commentId w16cid:paraId="7BBBF7FB" w16cid:durableId="65939E5E"/>
  <w16cid:commentId w16cid:paraId="75256379" w16cid:durableId="3BC1CCAF"/>
  <w16cid:commentId w16cid:paraId="36660C93" w16cid:durableId="0F3488CF"/>
  <w16cid:commentId w16cid:paraId="592D5261" w16cid:durableId="493D5EFF"/>
  <w16cid:commentId w16cid:paraId="3ABE4B0D" w16cid:durableId="6A8150F5"/>
  <w16cid:commentId w16cid:paraId="3407EBA7" w16cid:durableId="4E9A81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484BA1" w14:textId="77777777" w:rsidR="00632411" w:rsidRDefault="00632411">
      <w:pPr>
        <w:spacing w:after="0" w:line="240" w:lineRule="auto"/>
      </w:pPr>
      <w:r>
        <w:separator/>
      </w:r>
    </w:p>
  </w:endnote>
  <w:endnote w:type="continuationSeparator" w:id="0">
    <w:p w14:paraId="2F02D17E" w14:textId="77777777" w:rsidR="00632411" w:rsidRDefault="006324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92E5FE" w14:textId="77777777" w:rsidR="00632411" w:rsidRDefault="00632411">
      <w:pPr>
        <w:spacing w:after="0" w:line="240" w:lineRule="auto"/>
      </w:pPr>
      <w:r>
        <w:separator/>
      </w:r>
    </w:p>
  </w:footnote>
  <w:footnote w:type="continuationSeparator" w:id="0">
    <w:p w14:paraId="7961FA4C" w14:textId="77777777" w:rsidR="00632411" w:rsidRDefault="006324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ena Institute whitehead">
    <w15:presenceInfo w15:providerId="Windows Live" w15:userId="3696438d7ec69d58"/>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22873"/>
    <w:rsid w:val="00022A5B"/>
    <w:rsid w:val="00030960"/>
    <w:rsid w:val="000418E2"/>
    <w:rsid w:val="000512A1"/>
    <w:rsid w:val="000525B4"/>
    <w:rsid w:val="00052A57"/>
    <w:rsid w:val="00052EF9"/>
    <w:rsid w:val="00056D15"/>
    <w:rsid w:val="000631E8"/>
    <w:rsid w:val="000763B9"/>
    <w:rsid w:val="000851A3"/>
    <w:rsid w:val="00096326"/>
    <w:rsid w:val="000A5484"/>
    <w:rsid w:val="000B1C5B"/>
    <w:rsid w:val="000B7F43"/>
    <w:rsid w:val="000C11CB"/>
    <w:rsid w:val="000C25A4"/>
    <w:rsid w:val="000C4F74"/>
    <w:rsid w:val="000C6EAF"/>
    <w:rsid w:val="000D08FD"/>
    <w:rsid w:val="000D38CB"/>
    <w:rsid w:val="000E144B"/>
    <w:rsid w:val="000F552C"/>
    <w:rsid w:val="001077C3"/>
    <w:rsid w:val="00110949"/>
    <w:rsid w:val="00112DDA"/>
    <w:rsid w:val="0012150A"/>
    <w:rsid w:val="001247C4"/>
    <w:rsid w:val="00134443"/>
    <w:rsid w:val="0013582D"/>
    <w:rsid w:val="00135C6F"/>
    <w:rsid w:val="00137A11"/>
    <w:rsid w:val="00137A4D"/>
    <w:rsid w:val="00140AB1"/>
    <w:rsid w:val="00143460"/>
    <w:rsid w:val="001608D0"/>
    <w:rsid w:val="0016136D"/>
    <w:rsid w:val="001625DA"/>
    <w:rsid w:val="00167434"/>
    <w:rsid w:val="00170AE9"/>
    <w:rsid w:val="001763E2"/>
    <w:rsid w:val="00180FEE"/>
    <w:rsid w:val="00192CF7"/>
    <w:rsid w:val="001C1257"/>
    <w:rsid w:val="001E0016"/>
    <w:rsid w:val="001E1EC1"/>
    <w:rsid w:val="001F0B45"/>
    <w:rsid w:val="001F3587"/>
    <w:rsid w:val="001F51BD"/>
    <w:rsid w:val="001F5573"/>
    <w:rsid w:val="00213E7B"/>
    <w:rsid w:val="00214779"/>
    <w:rsid w:val="00227C86"/>
    <w:rsid w:val="00231A3B"/>
    <w:rsid w:val="00232656"/>
    <w:rsid w:val="002412C1"/>
    <w:rsid w:val="00242308"/>
    <w:rsid w:val="002424E0"/>
    <w:rsid w:val="00242E56"/>
    <w:rsid w:val="00254159"/>
    <w:rsid w:val="00261B13"/>
    <w:rsid w:val="00276E74"/>
    <w:rsid w:val="0028554B"/>
    <w:rsid w:val="002864C3"/>
    <w:rsid w:val="00292629"/>
    <w:rsid w:val="0029313B"/>
    <w:rsid w:val="0029552C"/>
    <w:rsid w:val="00296F22"/>
    <w:rsid w:val="002B3A42"/>
    <w:rsid w:val="002B4674"/>
    <w:rsid w:val="002D1758"/>
    <w:rsid w:val="002D582F"/>
    <w:rsid w:val="002E2415"/>
    <w:rsid w:val="002E24A4"/>
    <w:rsid w:val="0031537C"/>
    <w:rsid w:val="003157A0"/>
    <w:rsid w:val="00320370"/>
    <w:rsid w:val="00333FBA"/>
    <w:rsid w:val="0034086F"/>
    <w:rsid w:val="003729E9"/>
    <w:rsid w:val="00374F7A"/>
    <w:rsid w:val="00377295"/>
    <w:rsid w:val="00386C66"/>
    <w:rsid w:val="00392B98"/>
    <w:rsid w:val="0039473F"/>
    <w:rsid w:val="003B4470"/>
    <w:rsid w:val="003C2CB8"/>
    <w:rsid w:val="003C4617"/>
    <w:rsid w:val="003C7344"/>
    <w:rsid w:val="003E56B7"/>
    <w:rsid w:val="003F1711"/>
    <w:rsid w:val="003F5F59"/>
    <w:rsid w:val="003F7AC1"/>
    <w:rsid w:val="004075F4"/>
    <w:rsid w:val="004155E6"/>
    <w:rsid w:val="0042583D"/>
    <w:rsid w:val="0043369A"/>
    <w:rsid w:val="0044357B"/>
    <w:rsid w:val="00453E9F"/>
    <w:rsid w:val="00455635"/>
    <w:rsid w:val="00463573"/>
    <w:rsid w:val="00470354"/>
    <w:rsid w:val="00470B35"/>
    <w:rsid w:val="004942FF"/>
    <w:rsid w:val="00496E63"/>
    <w:rsid w:val="0049768A"/>
    <w:rsid w:val="004A6F11"/>
    <w:rsid w:val="004B1327"/>
    <w:rsid w:val="004B6732"/>
    <w:rsid w:val="004C42E8"/>
    <w:rsid w:val="004D2806"/>
    <w:rsid w:val="004D5E8A"/>
    <w:rsid w:val="004E7554"/>
    <w:rsid w:val="00501329"/>
    <w:rsid w:val="00506E96"/>
    <w:rsid w:val="005106D6"/>
    <w:rsid w:val="005306CA"/>
    <w:rsid w:val="005337B0"/>
    <w:rsid w:val="00537252"/>
    <w:rsid w:val="00537453"/>
    <w:rsid w:val="00557198"/>
    <w:rsid w:val="005648F6"/>
    <w:rsid w:val="00565177"/>
    <w:rsid w:val="00570B88"/>
    <w:rsid w:val="00572935"/>
    <w:rsid w:val="0057381F"/>
    <w:rsid w:val="0057396D"/>
    <w:rsid w:val="00574C21"/>
    <w:rsid w:val="00583D2A"/>
    <w:rsid w:val="00585091"/>
    <w:rsid w:val="005A17C1"/>
    <w:rsid w:val="005A3F96"/>
    <w:rsid w:val="005B2432"/>
    <w:rsid w:val="005E293F"/>
    <w:rsid w:val="005F05A3"/>
    <w:rsid w:val="005F54DA"/>
    <w:rsid w:val="00601EC3"/>
    <w:rsid w:val="00602E0E"/>
    <w:rsid w:val="00605798"/>
    <w:rsid w:val="0061386D"/>
    <w:rsid w:val="00632411"/>
    <w:rsid w:val="0064622C"/>
    <w:rsid w:val="006474CB"/>
    <w:rsid w:val="00650B8C"/>
    <w:rsid w:val="006571AA"/>
    <w:rsid w:val="0066161C"/>
    <w:rsid w:val="00661A64"/>
    <w:rsid w:val="00685DD4"/>
    <w:rsid w:val="00692471"/>
    <w:rsid w:val="0069266A"/>
    <w:rsid w:val="006A19F4"/>
    <w:rsid w:val="006F1DB2"/>
    <w:rsid w:val="00703637"/>
    <w:rsid w:val="00703C99"/>
    <w:rsid w:val="00703F10"/>
    <w:rsid w:val="00713533"/>
    <w:rsid w:val="00720883"/>
    <w:rsid w:val="007322F2"/>
    <w:rsid w:val="00740C36"/>
    <w:rsid w:val="0074547F"/>
    <w:rsid w:val="007459AF"/>
    <w:rsid w:val="00771631"/>
    <w:rsid w:val="007733D3"/>
    <w:rsid w:val="00774426"/>
    <w:rsid w:val="00775D07"/>
    <w:rsid w:val="0078390E"/>
    <w:rsid w:val="007A578F"/>
    <w:rsid w:val="007C7341"/>
    <w:rsid w:val="007E56C5"/>
    <w:rsid w:val="007E7162"/>
    <w:rsid w:val="007F2DC8"/>
    <w:rsid w:val="007F37D4"/>
    <w:rsid w:val="007F65B4"/>
    <w:rsid w:val="007F6602"/>
    <w:rsid w:val="00805339"/>
    <w:rsid w:val="00805A64"/>
    <w:rsid w:val="00826C97"/>
    <w:rsid w:val="008272F0"/>
    <w:rsid w:val="008308D9"/>
    <w:rsid w:val="00841C1E"/>
    <w:rsid w:val="00846C8C"/>
    <w:rsid w:val="0084730E"/>
    <w:rsid w:val="0085528C"/>
    <w:rsid w:val="0085542A"/>
    <w:rsid w:val="00855C54"/>
    <w:rsid w:val="00862972"/>
    <w:rsid w:val="008711DA"/>
    <w:rsid w:val="008732DD"/>
    <w:rsid w:val="008739FC"/>
    <w:rsid w:val="008858AE"/>
    <w:rsid w:val="00891FB2"/>
    <w:rsid w:val="0089671E"/>
    <w:rsid w:val="0089766F"/>
    <w:rsid w:val="008A2CD2"/>
    <w:rsid w:val="008B3350"/>
    <w:rsid w:val="008B759F"/>
    <w:rsid w:val="008D5E0A"/>
    <w:rsid w:val="008E7641"/>
    <w:rsid w:val="008F22F1"/>
    <w:rsid w:val="008F2C05"/>
    <w:rsid w:val="00900FF2"/>
    <w:rsid w:val="00905D34"/>
    <w:rsid w:val="00912737"/>
    <w:rsid w:val="00934943"/>
    <w:rsid w:val="009400EC"/>
    <w:rsid w:val="00941758"/>
    <w:rsid w:val="00950697"/>
    <w:rsid w:val="00956D56"/>
    <w:rsid w:val="0096116A"/>
    <w:rsid w:val="00980797"/>
    <w:rsid w:val="009874F7"/>
    <w:rsid w:val="009924D2"/>
    <w:rsid w:val="00993267"/>
    <w:rsid w:val="009A0C70"/>
    <w:rsid w:val="009A468F"/>
    <w:rsid w:val="009B1214"/>
    <w:rsid w:val="009B220A"/>
    <w:rsid w:val="009B793A"/>
    <w:rsid w:val="009D4CF0"/>
    <w:rsid w:val="009E2E5B"/>
    <w:rsid w:val="009E36CF"/>
    <w:rsid w:val="009F202F"/>
    <w:rsid w:val="009F2CB6"/>
    <w:rsid w:val="00A0282C"/>
    <w:rsid w:val="00A06CD9"/>
    <w:rsid w:val="00A0798E"/>
    <w:rsid w:val="00A109BD"/>
    <w:rsid w:val="00A17E91"/>
    <w:rsid w:val="00A36D9A"/>
    <w:rsid w:val="00A4719F"/>
    <w:rsid w:val="00A47453"/>
    <w:rsid w:val="00A47743"/>
    <w:rsid w:val="00A506F6"/>
    <w:rsid w:val="00A56BF0"/>
    <w:rsid w:val="00A65828"/>
    <w:rsid w:val="00A70171"/>
    <w:rsid w:val="00A74405"/>
    <w:rsid w:val="00A81206"/>
    <w:rsid w:val="00A87599"/>
    <w:rsid w:val="00A937F0"/>
    <w:rsid w:val="00A94B7D"/>
    <w:rsid w:val="00AA1D4F"/>
    <w:rsid w:val="00AB0A54"/>
    <w:rsid w:val="00AB0D04"/>
    <w:rsid w:val="00AB1071"/>
    <w:rsid w:val="00AB6041"/>
    <w:rsid w:val="00AB7339"/>
    <w:rsid w:val="00AC13F1"/>
    <w:rsid w:val="00AC25A9"/>
    <w:rsid w:val="00AC5D18"/>
    <w:rsid w:val="00B055DC"/>
    <w:rsid w:val="00B10704"/>
    <w:rsid w:val="00B23C72"/>
    <w:rsid w:val="00B361C8"/>
    <w:rsid w:val="00B4723F"/>
    <w:rsid w:val="00B5020B"/>
    <w:rsid w:val="00B56927"/>
    <w:rsid w:val="00B57558"/>
    <w:rsid w:val="00B613BD"/>
    <w:rsid w:val="00B624C8"/>
    <w:rsid w:val="00B657B4"/>
    <w:rsid w:val="00B743D4"/>
    <w:rsid w:val="00B77CFA"/>
    <w:rsid w:val="00B904F0"/>
    <w:rsid w:val="00B930E1"/>
    <w:rsid w:val="00BB3941"/>
    <w:rsid w:val="00BB770B"/>
    <w:rsid w:val="00BE68B1"/>
    <w:rsid w:val="00BF3BF0"/>
    <w:rsid w:val="00C11F97"/>
    <w:rsid w:val="00C21E4B"/>
    <w:rsid w:val="00C30AE6"/>
    <w:rsid w:val="00C33279"/>
    <w:rsid w:val="00C36F3D"/>
    <w:rsid w:val="00C43471"/>
    <w:rsid w:val="00C456DE"/>
    <w:rsid w:val="00C61B9F"/>
    <w:rsid w:val="00C807BA"/>
    <w:rsid w:val="00C85088"/>
    <w:rsid w:val="00C95166"/>
    <w:rsid w:val="00CA0234"/>
    <w:rsid w:val="00CA38CD"/>
    <w:rsid w:val="00CA494E"/>
    <w:rsid w:val="00CB6D39"/>
    <w:rsid w:val="00CF5D9B"/>
    <w:rsid w:val="00D03DAA"/>
    <w:rsid w:val="00D05DC7"/>
    <w:rsid w:val="00D27C79"/>
    <w:rsid w:val="00D378B4"/>
    <w:rsid w:val="00D42024"/>
    <w:rsid w:val="00D45F1D"/>
    <w:rsid w:val="00D500A5"/>
    <w:rsid w:val="00D55635"/>
    <w:rsid w:val="00D815D8"/>
    <w:rsid w:val="00D8234D"/>
    <w:rsid w:val="00D9550C"/>
    <w:rsid w:val="00DB0992"/>
    <w:rsid w:val="00DB2679"/>
    <w:rsid w:val="00DB3605"/>
    <w:rsid w:val="00DC13AE"/>
    <w:rsid w:val="00DD2506"/>
    <w:rsid w:val="00DD5AD6"/>
    <w:rsid w:val="00DF217B"/>
    <w:rsid w:val="00E058B3"/>
    <w:rsid w:val="00E14A22"/>
    <w:rsid w:val="00E2014B"/>
    <w:rsid w:val="00E25782"/>
    <w:rsid w:val="00E361E9"/>
    <w:rsid w:val="00E36B6E"/>
    <w:rsid w:val="00E4789B"/>
    <w:rsid w:val="00E50F08"/>
    <w:rsid w:val="00E5259C"/>
    <w:rsid w:val="00E6103C"/>
    <w:rsid w:val="00E65420"/>
    <w:rsid w:val="00E70CC0"/>
    <w:rsid w:val="00E80961"/>
    <w:rsid w:val="00E815AC"/>
    <w:rsid w:val="00E81B70"/>
    <w:rsid w:val="00E92495"/>
    <w:rsid w:val="00E95600"/>
    <w:rsid w:val="00E97A22"/>
    <w:rsid w:val="00E97DC5"/>
    <w:rsid w:val="00EA5F6E"/>
    <w:rsid w:val="00EA7AE3"/>
    <w:rsid w:val="00EB0584"/>
    <w:rsid w:val="00EB7E15"/>
    <w:rsid w:val="00EC3252"/>
    <w:rsid w:val="00EC69CA"/>
    <w:rsid w:val="00ED13DA"/>
    <w:rsid w:val="00EE65F1"/>
    <w:rsid w:val="00EF7787"/>
    <w:rsid w:val="00F2034F"/>
    <w:rsid w:val="00F21B87"/>
    <w:rsid w:val="00F241F2"/>
    <w:rsid w:val="00F24B63"/>
    <w:rsid w:val="00F35A05"/>
    <w:rsid w:val="00F43927"/>
    <w:rsid w:val="00F46179"/>
    <w:rsid w:val="00F5026F"/>
    <w:rsid w:val="00F56C8F"/>
    <w:rsid w:val="00F5737E"/>
    <w:rsid w:val="00F63B7B"/>
    <w:rsid w:val="00F63EC0"/>
    <w:rsid w:val="00F65B49"/>
    <w:rsid w:val="00F664A8"/>
    <w:rsid w:val="00F701D4"/>
    <w:rsid w:val="00F83D81"/>
    <w:rsid w:val="00F8562E"/>
    <w:rsid w:val="00F91F55"/>
    <w:rsid w:val="00F938C9"/>
    <w:rsid w:val="00F96079"/>
    <w:rsid w:val="00F972E9"/>
    <w:rsid w:val="00F97B2E"/>
    <w:rsid w:val="00FA0DD1"/>
    <w:rsid w:val="00FA7274"/>
    <w:rsid w:val="00FB1C45"/>
    <w:rsid w:val="00FC3060"/>
    <w:rsid w:val="00FC473B"/>
    <w:rsid w:val="00FC6194"/>
    <w:rsid w:val="00FD17A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 Id="rId14" Type="http://schemas.microsoft.com/office/2018/08/relationships/commentsExtensible" Target="commentsExtensible.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7</TotalTime>
  <Pages>19</Pages>
  <Words>19623</Words>
  <Characters>111855</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248</cp:revision>
  <dcterms:created xsi:type="dcterms:W3CDTF">2025-06-24T14:05:00Z</dcterms:created>
  <dcterms:modified xsi:type="dcterms:W3CDTF">2025-07-08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TQAusBIj"/&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